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130F06" w14:textId="752A8B0A" w:rsidR="00602268" w:rsidRDefault="00602268" w:rsidP="006121BF">
      <w:pPr>
        <w:pStyle w:val="ReportText"/>
      </w:pPr>
      <w:r>
        <w:t>Informatics 590 – Final Project</w:t>
      </w:r>
    </w:p>
    <w:p w14:paraId="33B56CF8" w14:textId="2E6036CF" w:rsidR="00602268" w:rsidRDefault="00602268" w:rsidP="006121BF">
      <w:pPr>
        <w:pStyle w:val="ReportText"/>
      </w:pPr>
      <w:r>
        <w:t>Kevin Russell</w:t>
      </w:r>
    </w:p>
    <w:p w14:paraId="7C24E488" w14:textId="77777777" w:rsidR="00602268" w:rsidRDefault="00602268" w:rsidP="006121BF">
      <w:pPr>
        <w:pStyle w:val="ReportText"/>
      </w:pPr>
    </w:p>
    <w:p w14:paraId="7C44B5BB" w14:textId="2AF6F007" w:rsidR="00602268" w:rsidRDefault="00602268" w:rsidP="006121BF">
      <w:pPr>
        <w:pStyle w:val="Subtitle"/>
        <w:rPr>
          <w:rFonts w:ascii="Source Sans Pro Light" w:hAnsi="Source Sans Pro Light"/>
          <w:sz w:val="24"/>
          <w:szCs w:val="24"/>
        </w:rPr>
      </w:pPr>
      <w:r w:rsidRPr="006121BF">
        <w:rPr>
          <w:rStyle w:val="Strong"/>
          <w:rFonts w:ascii="Source Sans Pro Semibold" w:hAnsi="Source Sans Pro Semibold"/>
          <w:sz w:val="24"/>
          <w:szCs w:val="24"/>
          <w:u w:val="single"/>
        </w:rPr>
        <w:t>From LAS to DEM: Large-scale lidar terrain processing</w:t>
      </w:r>
    </w:p>
    <w:p w14:paraId="070BAC9E" w14:textId="27FB978F" w:rsidR="00DB2393" w:rsidRDefault="00DB2393" w:rsidP="006121BF">
      <w:pPr>
        <w:pStyle w:val="ReportText"/>
      </w:pPr>
      <w:r w:rsidRPr="007A3B72">
        <w:t xml:space="preserve">Define problem:  The state of Indiana </w:t>
      </w:r>
      <w:r w:rsidR="00B719E7" w:rsidRPr="007A3B72">
        <w:t xml:space="preserve">produced a statewide lidar dataset from surveys performed in 2011, 2012, and 2013.  Lidar datasets are huge collections of three-dimensional point clouds that can be </w:t>
      </w:r>
      <w:r w:rsidR="00602268">
        <w:t>processed</w:t>
      </w:r>
      <w:r w:rsidR="00B719E7" w:rsidRPr="007A3B72">
        <w:t xml:space="preserve"> in a variety of ways to produce terrain models of ground surfaces, tree canopies, </w:t>
      </w:r>
      <w:r w:rsidR="00602268">
        <w:t xml:space="preserve">surface </w:t>
      </w:r>
      <w:r w:rsidR="00B719E7" w:rsidRPr="007A3B72">
        <w:t>reflectivity, and building heights for a few examples.</w:t>
      </w:r>
      <w:r w:rsidR="00F42431" w:rsidRPr="007A3B72">
        <w:t xml:space="preserve">  Lidar data is often consumed with desktop GIS applications </w:t>
      </w:r>
      <w:r w:rsidR="00602268">
        <w:t>and</w:t>
      </w:r>
      <w:r w:rsidR="00F42431" w:rsidRPr="007A3B72">
        <w:t xml:space="preserve"> basic compu</w:t>
      </w:r>
      <w:r w:rsidR="00602268">
        <w:t>ting hardware</w:t>
      </w:r>
      <w:r w:rsidR="00F42431" w:rsidRPr="007A3B72">
        <w:t>.  I propo</w:t>
      </w:r>
      <w:r w:rsidR="00602268">
        <w:t>se to use big data</w:t>
      </w:r>
      <w:r w:rsidR="00962E7F" w:rsidRPr="007A3B72">
        <w:t xml:space="preserve"> methods to process and analyze the raw lidar data to generate a series of digital terrain surfaces as raster grids.</w:t>
      </w:r>
      <w:r w:rsidR="00053DE8">
        <w:t xml:space="preserve"> </w:t>
      </w:r>
    </w:p>
    <w:p w14:paraId="4F4770B1" w14:textId="0FB0CFCE" w:rsidR="00970260" w:rsidRDefault="00970260" w:rsidP="006121BF">
      <w:pPr>
        <w:pStyle w:val="ReportText"/>
      </w:pPr>
    </w:p>
    <w:p w14:paraId="7080CBA7" w14:textId="793AFAA7" w:rsidR="00970260" w:rsidRDefault="00970260" w:rsidP="006121BF">
      <w:pPr>
        <w:pStyle w:val="ReportText"/>
      </w:pPr>
      <w:r w:rsidRPr="00015CC1">
        <w:t xml:space="preserve">Data properties: 1 county (Benton County) </w:t>
      </w:r>
      <w:r w:rsidR="00053DE8">
        <w:t xml:space="preserve">is contained in over </w:t>
      </w:r>
      <w:r w:rsidRPr="00015CC1">
        <w:t xml:space="preserve">500 .las files </w:t>
      </w:r>
      <w:r w:rsidR="00053DE8">
        <w:t xml:space="preserve">that total </w:t>
      </w:r>
      <w:r w:rsidRPr="00015CC1">
        <w:t>38.8 GB</w:t>
      </w:r>
      <w:r w:rsidR="00053DE8">
        <w:t xml:space="preserve"> in size.  The when one includes the other counties of Indiana the total size of the .las dataset increases to 3.24 TB.</w:t>
      </w:r>
    </w:p>
    <w:p w14:paraId="23AF1B23" w14:textId="532315B1" w:rsidR="00970260" w:rsidRPr="007A3B72" w:rsidRDefault="00053DE8" w:rsidP="006121BF">
      <w:pPr>
        <w:pStyle w:val="ReportText"/>
      </w:pPr>
      <w:r>
        <w:t>One las file can contain on average between 1,000,000 and 5,500,0</w:t>
      </w:r>
      <w:r w:rsidR="00FA7C83">
        <w:t>00 points in 3D space.  The Benton C</w:t>
      </w:r>
      <w:r>
        <w:t xml:space="preserve">ounty contains over </w:t>
      </w:r>
      <w:r w:rsidR="00FA7C83">
        <w:t>1.5 billion points.</w:t>
      </w:r>
    </w:p>
    <w:p w14:paraId="74AB876A" w14:textId="77777777" w:rsidR="00962E7F" w:rsidRPr="007A3B72" w:rsidRDefault="00962E7F" w:rsidP="006121BF">
      <w:pPr>
        <w:pStyle w:val="ReportText"/>
      </w:pPr>
    </w:p>
    <w:p w14:paraId="2FC67674" w14:textId="456C0A4F" w:rsidR="00DB2393" w:rsidRPr="007A3B72" w:rsidRDefault="00DB2393" w:rsidP="006121BF">
      <w:pPr>
        <w:pStyle w:val="ReportText"/>
      </w:pPr>
      <w:r w:rsidRPr="007A3B72">
        <w:t>Demonstrate goals and objectives:</w:t>
      </w:r>
      <w:r w:rsidR="000464D6" w:rsidRPr="007A3B72">
        <w:t xml:space="preserve">  My goal is to process the raw lidar data into a </w:t>
      </w:r>
      <w:r w:rsidR="00FA7C83">
        <w:t>series of digital elevation models to visualize the hill</w:t>
      </w:r>
      <w:r w:rsidR="000D5A23">
        <w:t xml:space="preserve"> </w:t>
      </w:r>
      <w:r w:rsidR="00FA7C83">
        <w:t>shade, slope, and aspect of the lidar terrain.  To so I will need to read the raw .las data and convert it to a delimited text file.</w:t>
      </w:r>
      <w:r w:rsidR="000D5A23">
        <w:t xml:space="preserve">  I accomplish this within a TORQUE batch script to Karst.</w:t>
      </w:r>
      <w:r w:rsidR="00FA7C83">
        <w:t xml:space="preserve">  The data from the converted text files will </w:t>
      </w:r>
      <w:r w:rsidR="000D5A23">
        <w:t xml:space="preserve">then </w:t>
      </w:r>
      <w:r w:rsidR="00FA7C83">
        <w:t xml:space="preserve">be programmatically added to a </w:t>
      </w:r>
      <w:r w:rsidR="000464D6" w:rsidRPr="007A3B72">
        <w:t xml:space="preserve">numpy array from which a number of mathematical operations </w:t>
      </w:r>
      <w:r w:rsidR="000D5A23">
        <w:t xml:space="preserve">in a python script </w:t>
      </w:r>
      <w:r w:rsidR="000464D6" w:rsidRPr="007A3B72">
        <w:t>to derive digital terrain models of the slope surface, hill</w:t>
      </w:r>
      <w:r w:rsidR="000D5A23">
        <w:t xml:space="preserve"> </w:t>
      </w:r>
      <w:r w:rsidR="000464D6" w:rsidRPr="007A3B72">
        <w:t>shade, and aspect.</w:t>
      </w:r>
    </w:p>
    <w:p w14:paraId="17B7A643" w14:textId="7E6AA863" w:rsidR="00DB2393" w:rsidRPr="007A3B72" w:rsidRDefault="00DB2393" w:rsidP="006121BF">
      <w:pPr>
        <w:pStyle w:val="ReportText"/>
      </w:pPr>
      <w:r w:rsidRPr="007A3B72">
        <w:t>Provide tasks to complete project deliverables:</w:t>
      </w:r>
      <w:r w:rsidR="000464D6" w:rsidRPr="007A3B72">
        <w:t xml:space="preserve">  </w:t>
      </w:r>
    </w:p>
    <w:p w14:paraId="44FAC619" w14:textId="77777777" w:rsidR="00DB2393" w:rsidRPr="007A3B72" w:rsidRDefault="00DB2393" w:rsidP="006121BF">
      <w:pPr>
        <w:pStyle w:val="ReportText"/>
      </w:pPr>
    </w:p>
    <w:p w14:paraId="4B92AE2A" w14:textId="5ADB1B24" w:rsidR="00DB2393" w:rsidRDefault="00DB2393" w:rsidP="006121BF">
      <w:pPr>
        <w:pStyle w:val="ReportText"/>
      </w:pPr>
      <w:r w:rsidRPr="007A3B72">
        <w:t>Define Software:</w:t>
      </w:r>
      <w:r w:rsidR="000464D6" w:rsidRPr="007A3B72">
        <w:t xml:space="preserve">  IU Karst with Python 2.7 and Numpy and LAStools 1.0</w:t>
      </w:r>
    </w:p>
    <w:p w14:paraId="18774597" w14:textId="329B49B7" w:rsidR="008F3238" w:rsidRDefault="008F3238" w:rsidP="006121BF">
      <w:pPr>
        <w:pStyle w:val="ReportText"/>
      </w:pPr>
      <w:r>
        <w:t>LAStools is a batch-scritable multicore command line software suite to process and analyze lidar data</w:t>
      </w:r>
      <w:r w:rsidR="006121BF">
        <w:t xml:space="preserve"> (Isenburg 2015)</w:t>
      </w:r>
      <w:r>
        <w:t>.</w:t>
      </w:r>
      <w:r w:rsidR="006121BF">
        <w:t xml:space="preserve">  I used two packages from the lastools library: las2txt and mergelas.  </w:t>
      </w:r>
    </w:p>
    <w:p w14:paraId="2A3C682F" w14:textId="77777777" w:rsidR="00AE4E11" w:rsidRPr="007A3B72" w:rsidRDefault="00AE4E11" w:rsidP="006121BF">
      <w:pPr>
        <w:pStyle w:val="ReportText"/>
      </w:pPr>
    </w:p>
    <w:p w14:paraId="0F300403" w14:textId="77777777" w:rsidR="004A1617" w:rsidRDefault="00DB2393" w:rsidP="006121BF">
      <w:pPr>
        <w:pStyle w:val="ReportText"/>
      </w:pPr>
      <w:r w:rsidRPr="007A3B72">
        <w:t>Provide list of techniques used:</w:t>
      </w:r>
      <w:r w:rsidR="000464D6" w:rsidRPr="007A3B72">
        <w:t xml:space="preserve"> </w:t>
      </w:r>
      <w:r w:rsidR="00AE4E11">
        <w:t xml:space="preserve"> Before taking on this project I normally worked on python from within ESRI ArcGIS console.  This project was the first time I’ve worked heavily in the UNIX shell and with python outside of ArcGIS.  My coding process was very iterative, beginning first with test scripts in Canopy’s console, followed by interactive processing on Kasrt, and finally completed with batch scripts on Karst.  At the onset, I limited my dataset to one .las file to increase processing times while troubleshooting.  </w:t>
      </w:r>
      <w:r w:rsidR="002E6565">
        <w:t>As I developed my workflow I increased the dataset to include the entire data for Benton County, Indiana.</w:t>
      </w:r>
      <w:r w:rsidR="003F6967">
        <w:t xml:space="preserve">  </w:t>
      </w:r>
    </w:p>
    <w:p w14:paraId="2621705C" w14:textId="77777777" w:rsidR="004A1617" w:rsidRDefault="004A1617" w:rsidP="006121BF">
      <w:pPr>
        <w:pStyle w:val="ReportText"/>
      </w:pPr>
    </w:p>
    <w:p w14:paraId="6BE04925" w14:textId="77777777" w:rsidR="004A1617" w:rsidRDefault="004A1617" w:rsidP="006121BF">
      <w:pPr>
        <w:pStyle w:val="ReportText"/>
      </w:pPr>
      <w:r>
        <w:t xml:space="preserve">Processing the Benton County data from .las to the .txt format required on average 50 minutes of processing on Karst.  At the beginning of my research my scripts were terminated when I exceeded the default walltime for processing on the home node on Karst.  This required me to learn how to create a TORQUE script for submission of my scripts.  This ended up being quite a </w:t>
      </w:r>
      <w:r>
        <w:lastRenderedPageBreak/>
        <w:t>struggle due to some unknown windows formatting characters that corrupted my first attempts.  Finally I learned how to use VI within Karst, rewrote my PBS scripts and finally had successful batch processes run.</w:t>
      </w:r>
    </w:p>
    <w:p w14:paraId="1662F479" w14:textId="77777777" w:rsidR="004A1617" w:rsidRDefault="004A1617" w:rsidP="006121BF">
      <w:pPr>
        <w:pStyle w:val="ReportText"/>
      </w:pPr>
    </w:p>
    <w:p w14:paraId="0DFF1BAF" w14:textId="40168EB1" w:rsidR="00AE4E11" w:rsidRDefault="003F6967" w:rsidP="006121BF">
      <w:pPr>
        <w:pStyle w:val="ReportText"/>
      </w:pPr>
      <w:r>
        <w:t xml:space="preserve">The following outline describes my coding process. </w:t>
      </w:r>
    </w:p>
    <w:p w14:paraId="0ED5C8B7" w14:textId="77777777" w:rsidR="00AE4E11" w:rsidRDefault="00AE4E11" w:rsidP="006121BF">
      <w:pPr>
        <w:pStyle w:val="ReportText"/>
      </w:pPr>
    </w:p>
    <w:p w14:paraId="20C382B3" w14:textId="30DF4ADF" w:rsidR="001A1790" w:rsidRPr="007A3B72" w:rsidRDefault="000464D6" w:rsidP="006121BF">
      <w:pPr>
        <w:pStyle w:val="ReportText"/>
      </w:pPr>
      <w:r w:rsidRPr="007A3B72">
        <w:t xml:space="preserve">Use Putty to connect to Karst.  Use WinSCP to ftp a batch of data to a folder on my Karst account.  Begin by </w:t>
      </w:r>
      <w:r w:rsidRPr="007A3B72">
        <w:rPr>
          <w:rStyle w:val="ReportTextChar"/>
        </w:rPr>
        <w:t xml:space="preserve">loading LAS tools </w:t>
      </w:r>
      <w:r w:rsidR="001A1790" w:rsidRPr="007A3B72">
        <w:rPr>
          <w:rStyle w:val="ReportTextChar"/>
        </w:rPr>
        <w:t>to the</w:t>
      </w:r>
      <w:r w:rsidR="001A1790" w:rsidRPr="007A3B72">
        <w:t xml:space="preserve"> Karst </w:t>
      </w:r>
      <w:r w:rsidR="003655F6" w:rsidRPr="007A3B72">
        <w:t xml:space="preserve">shell.  </w:t>
      </w:r>
    </w:p>
    <w:p w14:paraId="081243D7" w14:textId="71563696" w:rsidR="001A1790" w:rsidRPr="00015CC1" w:rsidRDefault="001A1790" w:rsidP="001A1790">
      <w:pPr>
        <w:pStyle w:val="NoSpacing"/>
        <w:rPr>
          <w:rFonts w:ascii="Source Sans Pro Light" w:hAnsi="Source Sans Pro Light"/>
        </w:rPr>
      </w:pPr>
    </w:p>
    <w:p w14:paraId="3FC14DF8" w14:textId="03FFCE01" w:rsidR="001A1790" w:rsidRPr="007A3B72" w:rsidRDefault="001A1790" w:rsidP="001A1790">
      <w:pPr>
        <w:pStyle w:val="NoSpacing"/>
        <w:rPr>
          <w:rFonts w:ascii="Source Code Pro Semibold" w:hAnsi="Source Code Pro Semibold"/>
          <w:sz w:val="24"/>
          <w:szCs w:val="24"/>
        </w:rPr>
      </w:pPr>
      <w:r w:rsidRPr="007A3B72">
        <w:rPr>
          <w:rFonts w:ascii="Source Code Pro Semibold" w:hAnsi="Source Code Pro Semibold"/>
          <w:sz w:val="24"/>
          <w:szCs w:val="24"/>
        </w:rPr>
        <w:t>Module load l</w:t>
      </w:r>
      <w:r w:rsidRPr="007A3B72">
        <w:rPr>
          <w:rStyle w:val="ReportCodeChar"/>
        </w:rPr>
        <w:t>astoo</w:t>
      </w:r>
      <w:r w:rsidRPr="007A3B72">
        <w:rPr>
          <w:rFonts w:ascii="Source Code Pro Semibold" w:hAnsi="Source Code Pro Semibold"/>
          <w:sz w:val="24"/>
          <w:szCs w:val="24"/>
        </w:rPr>
        <w:t>ls/1.0</w:t>
      </w:r>
    </w:p>
    <w:p w14:paraId="2F78F329" w14:textId="77777777" w:rsidR="003F6967" w:rsidRDefault="003F6967" w:rsidP="007A3B72">
      <w:pPr>
        <w:pStyle w:val="ReportText"/>
      </w:pPr>
    </w:p>
    <w:p w14:paraId="097E9745" w14:textId="77777777" w:rsidR="001A1790" w:rsidRPr="00015CC1" w:rsidRDefault="003655F6" w:rsidP="007A3B72">
      <w:pPr>
        <w:pStyle w:val="ReportText"/>
      </w:pPr>
      <w:r>
        <w:t xml:space="preserve">Use LAS tools to </w:t>
      </w:r>
      <w:r w:rsidR="001A1790" w:rsidRPr="00015CC1">
        <w:t>parse .las files to text and parse x, y, z, coordinate fields.</w:t>
      </w:r>
    </w:p>
    <w:p w14:paraId="5B5E68D1" w14:textId="7959EA4D" w:rsidR="001A1790" w:rsidRDefault="001A1790" w:rsidP="00015CC1">
      <w:pPr>
        <w:pStyle w:val="NoSpacing"/>
        <w:rPr>
          <w:rFonts w:ascii="Source Sans Pro Light" w:hAnsi="Source Sans Pro Light"/>
        </w:rPr>
      </w:pPr>
    </w:p>
    <w:p w14:paraId="1384B517" w14:textId="2DE264F9" w:rsidR="001A1790" w:rsidRDefault="001A1790" w:rsidP="007A3B72">
      <w:pPr>
        <w:pStyle w:val="ReportCode"/>
      </w:pPr>
      <w:r>
        <w:t>las2txt –i *.las –parse xyz –sep semicolon –header pound</w:t>
      </w:r>
    </w:p>
    <w:p w14:paraId="2E2C70F6" w14:textId="6121918D" w:rsidR="00D4785F" w:rsidRDefault="00D4785F" w:rsidP="007A3B72">
      <w:pPr>
        <w:pStyle w:val="ReportCode"/>
      </w:pPr>
    </w:p>
    <w:p w14:paraId="57E58686" w14:textId="1CD67B79" w:rsidR="001A1790" w:rsidRDefault="001A1790" w:rsidP="007A3B72">
      <w:pPr>
        <w:pStyle w:val="ReportText"/>
      </w:pPr>
      <w:r>
        <w:t xml:space="preserve">A </w:t>
      </w:r>
      <w:r w:rsidRPr="00545C75">
        <w:t>review of</w:t>
      </w:r>
      <w:r>
        <w:t xml:space="preserve"> a sample</w:t>
      </w:r>
      <w:r w:rsidRPr="00545C75">
        <w:t xml:space="preserve"> file reveals </w:t>
      </w:r>
      <w:r>
        <w:t>the header contains</w:t>
      </w:r>
      <w:r w:rsidRPr="00545C75">
        <w:t xml:space="preserve"> 19 lines of comments. To load</w:t>
      </w:r>
      <w:r>
        <w:t xml:space="preserve"> the data</w:t>
      </w:r>
      <w:r w:rsidRPr="00545C75">
        <w:t xml:space="preserve"> into</w:t>
      </w:r>
      <w:r>
        <w:t xml:space="preserve"> a</w:t>
      </w:r>
      <w:r w:rsidRPr="00545C75">
        <w:t xml:space="preserve"> numpy array </w:t>
      </w:r>
      <w:r>
        <w:t xml:space="preserve">I </w:t>
      </w:r>
      <w:r w:rsidRPr="00545C75">
        <w:t>need to skip the commented lines</w:t>
      </w:r>
      <w:r>
        <w:t xml:space="preserve"> so that only the data is loaded into the array</w:t>
      </w:r>
      <w:r w:rsidRPr="00545C75">
        <w:t>.</w:t>
      </w:r>
    </w:p>
    <w:p w14:paraId="1B66AC8E" w14:textId="77777777" w:rsidR="001A1790" w:rsidRDefault="001A1790" w:rsidP="001A1790">
      <w:pPr>
        <w:pStyle w:val="NoSpacing"/>
        <w:rPr>
          <w:rFonts w:ascii="Source Sans Pro Light" w:hAnsi="Source Sans Pro Light"/>
        </w:rPr>
      </w:pPr>
    </w:p>
    <w:p w14:paraId="2A0B26E7" w14:textId="77777777" w:rsidR="001A1790" w:rsidRPr="00272128" w:rsidRDefault="001A1790" w:rsidP="001A1790">
      <w:pPr>
        <w:pStyle w:val="NoSpacing"/>
        <w:ind w:left="720"/>
        <w:rPr>
          <w:rFonts w:ascii="Source Sans Pro Light" w:hAnsi="Source Sans Pro Light"/>
        </w:rPr>
      </w:pPr>
      <w:r w:rsidRPr="00272128">
        <w:rPr>
          <w:rFonts w:ascii="Source Sans Pro Light" w:hAnsi="Source Sans Pro Light"/>
        </w:rPr>
        <w:t>["# file signature:            'LASF'\n", '# file source ID:            0\n', '# reserved (global encoding):1\n', "# project ID GUID data 1-4:  -2101939227 13949 18470 '\xa4\xd0,\xefbOu\xd1'\n", '# version major.minor:       1.2\n', "# system_identifier:         'NIIRS10'\n", "# generating_software:       'LIDAR1 tiled'\n", '# file creation day/year:    305/2013\n', '# header size                227\n', '# offset to point data       18588\n', '# number var. length records 5\n', '# point data format          1\n', '# point data record length   28\n', '# number of point records    977493\n', '# number of points by return 976831 625 37 0 0\n', '# scale factor x y z         0.01 0.01 0.01\n', '# offset x y z               0 0 0\n', '# min x y z                  2828356.54 1900000.00 733.02\n', '# max x y z                  2829999.98 1904999.95 795.12\n']</w:t>
      </w:r>
    </w:p>
    <w:p w14:paraId="4CF69050" w14:textId="77777777" w:rsidR="001A1790" w:rsidRDefault="001A1790" w:rsidP="001A1790">
      <w:pPr>
        <w:pStyle w:val="NoSpacing"/>
        <w:rPr>
          <w:rFonts w:ascii="Source Sans Pro Light" w:hAnsi="Source Sans Pro Light"/>
        </w:rPr>
      </w:pPr>
    </w:p>
    <w:p w14:paraId="2C85EEE3" w14:textId="292A5402" w:rsidR="001A1790" w:rsidRDefault="001A1790" w:rsidP="007A3B72">
      <w:pPr>
        <w:pStyle w:val="ReportText"/>
        <w:ind w:left="720"/>
      </w:pPr>
      <w:r>
        <w:t>Figure 1.  Sample of header information from lidar data.</w:t>
      </w:r>
    </w:p>
    <w:p w14:paraId="148660B0" w14:textId="77777777" w:rsidR="001A1790" w:rsidRDefault="001A1790" w:rsidP="001A1790">
      <w:pPr>
        <w:pStyle w:val="NoSpacing"/>
        <w:rPr>
          <w:rFonts w:ascii="Source Sans Pro Light" w:hAnsi="Source Sans Pro Light"/>
        </w:rPr>
      </w:pPr>
    </w:p>
    <w:p w14:paraId="6B4B8495" w14:textId="77777777" w:rsidR="0088305B" w:rsidRDefault="0088305B" w:rsidP="001A1790">
      <w:pPr>
        <w:pStyle w:val="NoSpacing"/>
        <w:rPr>
          <w:rFonts w:ascii="Source Code Pro Semibold" w:hAnsi="Source Code Pro Semibold"/>
        </w:rPr>
      </w:pPr>
    </w:p>
    <w:p w14:paraId="4B2A27BD" w14:textId="0A1C6321" w:rsidR="0088305B" w:rsidRDefault="0088305B" w:rsidP="007A3B72">
      <w:pPr>
        <w:pStyle w:val="ReportText"/>
      </w:pPr>
      <w:r w:rsidRPr="0088305B">
        <w:t>First I had to create some variables.</w:t>
      </w:r>
      <w:r w:rsidR="00B61F78">
        <w:t xml:space="preserve">  </w:t>
      </w:r>
      <w:r w:rsidR="008E1EEC">
        <w:t xml:space="preserve">I used an example from Lawhead </w:t>
      </w:r>
      <w:r w:rsidR="008E1EEC">
        <w:fldChar w:fldCharType="begin"/>
      </w:r>
      <w:r w:rsidR="008E1EEC">
        <w:instrText xml:space="preserve"> ADDIN EN.CITE &lt;EndNote&gt;&lt;Cite ExcludeAuth="1"&gt;&lt;Author&gt;Lawhead&lt;/Author&gt;&lt;Year&gt;2013&lt;/Year&gt;&lt;RecNum&gt;1&lt;/RecNum&gt;&lt;DisplayText&gt;(2013)&lt;/DisplayText&gt;&lt;record&gt;&lt;rec-number&gt;1&lt;/rec-number&gt;&lt;foreign-keys&gt;&lt;key app="EN" db-id="0z9x95rvq0fezlew22qp2r9sa995repsevwt" timestamp="1449693054"&gt;1&lt;/key&gt;&lt;/foreign-keys&gt;&lt;ref-type name="Book"&gt;6&lt;/ref-type&gt;&lt;contributors&gt;&lt;authors&gt;&lt;author&gt;Lawhead, Joel&lt;/author&gt;&lt;/authors&gt;&lt;/contributors&gt;&lt;titles&gt;&lt;title&gt;Learning Geospatial Analysis with Python&lt;/title&gt;&lt;/titles&gt;&lt;dates&gt;&lt;year&gt;2013&lt;/year&gt;&lt;/dates&gt;&lt;publisher&gt;Packt Publishing Ltd&lt;/publisher&gt;&lt;isbn&gt;1783281146&lt;/isbn&gt;&lt;urls&gt;&lt;/urls&gt;&lt;/record&gt;&lt;/Cite&gt;&lt;/EndNote&gt;</w:instrText>
      </w:r>
      <w:r w:rsidR="008E1EEC">
        <w:fldChar w:fldCharType="separate"/>
      </w:r>
      <w:r w:rsidR="008E1EEC">
        <w:rPr>
          <w:noProof/>
        </w:rPr>
        <w:t>(2013)</w:t>
      </w:r>
      <w:r w:rsidR="008E1EEC">
        <w:fldChar w:fldCharType="end"/>
      </w:r>
      <w:r w:rsidR="008E1EEC">
        <w:t xml:space="preserve"> </w:t>
      </w:r>
      <w:r w:rsidR="00B61F78">
        <w:t>as a starting point</w:t>
      </w:r>
      <w:r w:rsidR="00B309B4">
        <w:t xml:space="preserve"> for the python geoprocessing script and edited the code to fit my project needs</w:t>
      </w:r>
      <w:r w:rsidR="00B61F78">
        <w:t>.</w:t>
      </w:r>
    </w:p>
    <w:p w14:paraId="50332A2C" w14:textId="77777777" w:rsidR="0088305B" w:rsidRPr="0088305B" w:rsidRDefault="0088305B" w:rsidP="001A1790">
      <w:pPr>
        <w:pStyle w:val="NoSpacing"/>
        <w:rPr>
          <w:rFonts w:ascii="Source Sans Pro Light" w:hAnsi="Source Sans Pro Light"/>
        </w:rPr>
      </w:pPr>
    </w:p>
    <w:p w14:paraId="508ABDFC" w14:textId="77777777" w:rsidR="004C691C" w:rsidRPr="004C691C" w:rsidRDefault="004C691C" w:rsidP="004C691C">
      <w:pPr>
        <w:pStyle w:val="NoSpacing"/>
        <w:rPr>
          <w:rFonts w:ascii="Source Code Pro Semibold" w:hAnsi="Source Code Pro Semibold"/>
          <w:sz w:val="24"/>
          <w:szCs w:val="24"/>
        </w:rPr>
      </w:pPr>
      <w:r w:rsidRPr="004C691C">
        <w:rPr>
          <w:rFonts w:ascii="Source Code Pro Semibold" w:hAnsi="Source Code Pro Semibold"/>
          <w:sz w:val="24"/>
          <w:szCs w:val="24"/>
        </w:rPr>
        <w:t>sourceDirectory = "/N/dc2/scratch/kevrusse/output"</w:t>
      </w:r>
    </w:p>
    <w:p w14:paraId="75A73CDE" w14:textId="77777777" w:rsidR="004C691C" w:rsidRPr="004C691C" w:rsidRDefault="004C691C" w:rsidP="004C691C">
      <w:pPr>
        <w:pStyle w:val="NoSpacing"/>
        <w:rPr>
          <w:rFonts w:ascii="Source Code Pro Semibold" w:hAnsi="Source Code Pro Semibold"/>
          <w:sz w:val="24"/>
          <w:szCs w:val="24"/>
        </w:rPr>
      </w:pPr>
      <w:r w:rsidRPr="004C691C">
        <w:rPr>
          <w:rFonts w:ascii="Source Code Pro Semibold" w:hAnsi="Source Code Pro Semibold"/>
          <w:sz w:val="24"/>
          <w:szCs w:val="24"/>
        </w:rPr>
        <w:t>outputDirectory = "/N/dc2/scratch/kevrusse/output/grids/"</w:t>
      </w:r>
    </w:p>
    <w:p w14:paraId="2BD70610" w14:textId="77777777" w:rsidR="004C691C" w:rsidRPr="004C691C" w:rsidRDefault="004C691C" w:rsidP="004C691C">
      <w:pPr>
        <w:pStyle w:val="NoSpacing"/>
        <w:rPr>
          <w:rFonts w:ascii="Source Code Pro Semibold" w:hAnsi="Source Code Pro Semibold"/>
          <w:sz w:val="24"/>
          <w:szCs w:val="24"/>
        </w:rPr>
      </w:pPr>
      <w:r w:rsidRPr="004C691C">
        <w:rPr>
          <w:rFonts w:ascii="Source Code Pro Semibold" w:hAnsi="Source Code Pro Semibold"/>
          <w:sz w:val="24"/>
          <w:szCs w:val="24"/>
        </w:rPr>
        <w:t>fileList = glob(sourceDirectory + '/*.txt')</w:t>
      </w:r>
    </w:p>
    <w:p w14:paraId="73105F90" w14:textId="77777777" w:rsidR="004C691C" w:rsidRPr="004C691C" w:rsidRDefault="004C691C" w:rsidP="004C691C">
      <w:pPr>
        <w:pStyle w:val="NoSpacing"/>
        <w:rPr>
          <w:rFonts w:ascii="Source Code Pro Semibold" w:hAnsi="Source Code Pro Semibold"/>
          <w:sz w:val="24"/>
          <w:szCs w:val="24"/>
        </w:rPr>
      </w:pPr>
      <w:r w:rsidRPr="004C691C">
        <w:rPr>
          <w:rFonts w:ascii="Source Code Pro Semibold" w:hAnsi="Source Code Pro Semibold"/>
          <w:sz w:val="24"/>
          <w:szCs w:val="24"/>
        </w:rPr>
        <w:t xml:space="preserve">  </w:t>
      </w:r>
    </w:p>
    <w:p w14:paraId="562F09A7" w14:textId="77777777" w:rsidR="004C691C" w:rsidRPr="004C691C" w:rsidRDefault="004C691C" w:rsidP="004C691C">
      <w:pPr>
        <w:pStyle w:val="NoSpacing"/>
        <w:rPr>
          <w:rFonts w:ascii="Source Code Pro Semibold" w:hAnsi="Source Code Pro Semibold"/>
          <w:sz w:val="24"/>
          <w:szCs w:val="24"/>
        </w:rPr>
      </w:pPr>
      <w:r w:rsidRPr="004C691C">
        <w:rPr>
          <w:rFonts w:ascii="Source Code Pro Semibold" w:hAnsi="Source Code Pro Semibold"/>
          <w:sz w:val="24"/>
          <w:szCs w:val="24"/>
        </w:rPr>
        <w:t>fileLAS = ""</w:t>
      </w:r>
    </w:p>
    <w:p w14:paraId="65922CB3" w14:textId="77777777" w:rsidR="004C691C" w:rsidRPr="004C691C" w:rsidRDefault="004C691C" w:rsidP="004C691C">
      <w:pPr>
        <w:pStyle w:val="NoSpacing"/>
        <w:rPr>
          <w:rFonts w:ascii="Source Code Pro Semibold" w:hAnsi="Source Code Pro Semibold"/>
          <w:sz w:val="24"/>
          <w:szCs w:val="24"/>
        </w:rPr>
      </w:pPr>
      <w:r w:rsidRPr="004C691C">
        <w:rPr>
          <w:rFonts w:ascii="Source Code Pro Semibold" w:hAnsi="Source Code Pro Semibold"/>
          <w:sz w:val="24"/>
          <w:szCs w:val="24"/>
        </w:rPr>
        <w:t>delimiter = ';'</w:t>
      </w:r>
    </w:p>
    <w:p w14:paraId="61487BF9" w14:textId="5FE93D5F" w:rsidR="001A1790" w:rsidRDefault="004C691C" w:rsidP="004C691C">
      <w:pPr>
        <w:pStyle w:val="NoSpacing"/>
        <w:rPr>
          <w:rFonts w:ascii="Source Code Pro Semibold" w:hAnsi="Source Code Pro Semibold"/>
          <w:sz w:val="24"/>
          <w:szCs w:val="24"/>
        </w:rPr>
      </w:pPr>
      <w:r w:rsidRPr="004C691C">
        <w:rPr>
          <w:rFonts w:ascii="Source Code Pro Semibold" w:hAnsi="Source Code Pro Semibold"/>
          <w:sz w:val="24"/>
          <w:szCs w:val="24"/>
        </w:rPr>
        <w:t>comments = '#'</w:t>
      </w:r>
    </w:p>
    <w:p w14:paraId="774CFF40" w14:textId="77777777" w:rsidR="004C691C" w:rsidRDefault="004C691C" w:rsidP="004C691C">
      <w:pPr>
        <w:pStyle w:val="NoSpacing"/>
        <w:rPr>
          <w:rFonts w:ascii="Source Sans Pro Light" w:hAnsi="Source Sans Pro Light"/>
        </w:rPr>
      </w:pPr>
    </w:p>
    <w:p w14:paraId="173B382A" w14:textId="434803D4" w:rsidR="001A1790" w:rsidRDefault="0088305B" w:rsidP="00015CC1">
      <w:pPr>
        <w:pStyle w:val="NoSpacing"/>
        <w:rPr>
          <w:rFonts w:ascii="Source Sans Pro Light" w:hAnsi="Source Sans Pro Light"/>
        </w:rPr>
      </w:pPr>
      <w:r w:rsidRPr="007A3B72">
        <w:rPr>
          <w:rStyle w:val="ReportTextChar"/>
        </w:rPr>
        <w:t xml:space="preserve">Then I </w:t>
      </w:r>
      <w:r w:rsidR="004C691C">
        <w:rPr>
          <w:rStyle w:val="ReportTextChar"/>
        </w:rPr>
        <w:t>loop through the file list and load the text files into a numpy array.</w:t>
      </w:r>
      <w:r w:rsidR="007247EB" w:rsidRPr="007A3B72">
        <w:rPr>
          <w:rStyle w:val="ReportTextChar"/>
        </w:rPr>
        <w:t xml:space="preserve"> </w:t>
      </w:r>
      <w:r w:rsidR="003D74B0">
        <w:rPr>
          <w:rStyle w:val="ReportTextChar"/>
        </w:rPr>
        <w:t xml:space="preserve"> I use a numpy array instead of a python list because at this state the data is a set of billions or trillions of points and numpy arrays are more efficient in storing, reading, and writing data than python lists </w:t>
      </w:r>
      <w:r w:rsidR="003D74B0">
        <w:rPr>
          <w:rStyle w:val="ReportTextChar"/>
        </w:rPr>
        <w:fldChar w:fldCharType="begin"/>
      </w:r>
      <w:r w:rsidR="003D74B0">
        <w:rPr>
          <w:rStyle w:val="ReportTextChar"/>
        </w:rPr>
        <w:instrText xml:space="preserve"> ADDIN EN.CITE &lt;EndNote&gt;&lt;Cite&gt;&lt;Author&gt;Lawhead&lt;/Author&gt;&lt;Year&gt;2013&lt;/Year&gt;&lt;RecNum&gt;1&lt;/RecNum&gt;&lt;DisplayText&gt;(Lawhead 2013)&lt;/DisplayText&gt;&lt;record&gt;&lt;rec-number&gt;1&lt;/rec-number&gt;&lt;foreign-keys&gt;&lt;key app="EN" db-id="0z9x95rvq0fezlew22qp2r9sa995repsevwt" timestamp="1449693054"&gt;1&lt;/key&gt;&lt;/foreign-keys&gt;&lt;ref-type name="Book"&gt;6&lt;/ref-type&gt;&lt;contributors&gt;&lt;authors&gt;&lt;author&gt;Lawhead, Joel&lt;/author&gt;&lt;/authors&gt;&lt;/contributors&gt;&lt;titles&gt;&lt;title&gt;Learning Geospatial Analysis with Python&lt;/title&gt;&lt;/titles&gt;&lt;dates&gt;&lt;year&gt;2013&lt;/year&gt;&lt;/dates&gt;&lt;publisher&gt;Packt Publishing Ltd&lt;/publisher&gt;&lt;isbn&gt;1783281146&lt;/isbn&gt;&lt;urls&gt;&lt;/urls&gt;&lt;/record&gt;&lt;/Cite&gt;&lt;/EndNote&gt;</w:instrText>
      </w:r>
      <w:r w:rsidR="003D74B0">
        <w:rPr>
          <w:rStyle w:val="ReportTextChar"/>
        </w:rPr>
        <w:fldChar w:fldCharType="separate"/>
      </w:r>
      <w:r w:rsidR="003D74B0">
        <w:rPr>
          <w:rStyle w:val="ReportTextChar"/>
          <w:noProof/>
        </w:rPr>
        <w:t>(Lawhead 2013)</w:t>
      </w:r>
      <w:r w:rsidR="003D74B0">
        <w:rPr>
          <w:rStyle w:val="ReportTextChar"/>
        </w:rPr>
        <w:fldChar w:fldCharType="end"/>
      </w:r>
      <w:r w:rsidR="003D74B0">
        <w:rPr>
          <w:rStyle w:val="ReportTextChar"/>
        </w:rPr>
        <w:t>.</w:t>
      </w:r>
      <w:r w:rsidR="003655F6">
        <w:rPr>
          <w:rFonts w:ascii="Source Sans Pro Light" w:hAnsi="Source Sans Pro Light"/>
        </w:rPr>
        <w:t xml:space="preserve">  </w:t>
      </w:r>
    </w:p>
    <w:p w14:paraId="7FF94335" w14:textId="77777777" w:rsidR="001A1790" w:rsidRDefault="001A1790" w:rsidP="00015CC1">
      <w:pPr>
        <w:pStyle w:val="NoSpacing"/>
        <w:rPr>
          <w:rFonts w:ascii="Source Sans Pro Light" w:hAnsi="Source Sans Pro Light"/>
        </w:rPr>
      </w:pPr>
    </w:p>
    <w:p w14:paraId="509A8563" w14:textId="400EE466" w:rsidR="001A1790" w:rsidRDefault="004C691C" w:rsidP="00015CC1">
      <w:pPr>
        <w:pStyle w:val="NoSpacing"/>
        <w:rPr>
          <w:rFonts w:ascii="Source Code Pro Semibold" w:hAnsi="Source Code Pro Semibold"/>
          <w:sz w:val="24"/>
          <w:szCs w:val="24"/>
        </w:rPr>
      </w:pPr>
      <w:r w:rsidRPr="004C691C">
        <w:rPr>
          <w:rFonts w:ascii="Source Code Pro Semibold" w:hAnsi="Source Code Pro Semibold"/>
          <w:sz w:val="24"/>
          <w:szCs w:val="24"/>
        </w:rPr>
        <w:t>prelimArray = [np.loadtxt(fileLAS, comments=comments, delimiter=delimiter, skiprows=19) for fileLAS in fileList]</w:t>
      </w:r>
    </w:p>
    <w:p w14:paraId="165E7082" w14:textId="5808900C" w:rsidR="004C691C" w:rsidRDefault="004C691C" w:rsidP="00015CC1">
      <w:pPr>
        <w:pStyle w:val="NoSpacing"/>
        <w:rPr>
          <w:rFonts w:ascii="Source Code Pro Semibold" w:hAnsi="Source Code Pro Semibold"/>
          <w:sz w:val="24"/>
          <w:szCs w:val="24"/>
        </w:rPr>
      </w:pPr>
      <w:r w:rsidRPr="004C691C">
        <w:rPr>
          <w:rFonts w:ascii="Source Code Pro Semibold" w:hAnsi="Source Code Pro Semibold"/>
          <w:sz w:val="24"/>
          <w:szCs w:val="24"/>
        </w:rPr>
        <w:t>myArray = np.concatenate(prelimArray)</w:t>
      </w:r>
    </w:p>
    <w:p w14:paraId="53EA2133" w14:textId="77777777" w:rsidR="004C691C" w:rsidRPr="004C691C" w:rsidRDefault="004C691C" w:rsidP="00015CC1">
      <w:pPr>
        <w:pStyle w:val="NoSpacing"/>
        <w:rPr>
          <w:rFonts w:ascii="Source Code Pro Semibold" w:hAnsi="Source Code Pro Semibold"/>
          <w:sz w:val="24"/>
          <w:szCs w:val="24"/>
        </w:rPr>
      </w:pPr>
    </w:p>
    <w:p w14:paraId="4B0A2F7C" w14:textId="14CD0D53" w:rsidR="007247EB" w:rsidRDefault="007247EB" w:rsidP="007A3B72">
      <w:pPr>
        <w:pStyle w:val="ReportText"/>
      </w:pPr>
      <w:r>
        <w:t>To perform</w:t>
      </w:r>
      <w:r w:rsidR="003655F6">
        <w:t xml:space="preserve"> slope, hill</w:t>
      </w:r>
      <w:r w:rsidR="007A3B72">
        <w:t xml:space="preserve"> </w:t>
      </w:r>
      <w:r w:rsidR="003655F6">
        <w:t>shade, and aspect functions over</w:t>
      </w:r>
      <w:r>
        <w:t xml:space="preserve"> the new numpy array I had to first, </w:t>
      </w:r>
      <w:r w:rsidRPr="003F7803">
        <w:t xml:space="preserve">create variables for </w:t>
      </w:r>
      <w:r>
        <w:t xml:space="preserve">a few </w:t>
      </w:r>
      <w:r w:rsidRPr="003F7803">
        <w:t>geoprocessing</w:t>
      </w:r>
      <w:r>
        <w:t xml:space="preserve"> and file path</w:t>
      </w:r>
      <w:r w:rsidRPr="003F7803">
        <w:t xml:space="preserve"> parameters</w:t>
      </w:r>
      <w:r>
        <w:t>.</w:t>
      </w:r>
    </w:p>
    <w:p w14:paraId="1C7E50D2" w14:textId="77777777" w:rsidR="007247EB" w:rsidRDefault="007247EB" w:rsidP="007247EB">
      <w:pPr>
        <w:pStyle w:val="NoSpacing"/>
        <w:rPr>
          <w:rFonts w:ascii="Source Sans Pro Light" w:hAnsi="Source Sans Pro Light"/>
        </w:rPr>
      </w:pPr>
    </w:p>
    <w:p w14:paraId="60CC8C9A" w14:textId="77777777" w:rsidR="007247EB" w:rsidRPr="0046709B" w:rsidRDefault="007247EB" w:rsidP="007A3B72">
      <w:pPr>
        <w:pStyle w:val="ReportCode"/>
      </w:pPr>
      <w:r w:rsidRPr="0046709B">
        <w:t xml:space="preserve"># File name of the slope grid </w:t>
      </w:r>
    </w:p>
    <w:p w14:paraId="223AD7A6" w14:textId="77777777" w:rsidR="007247EB" w:rsidRPr="0046709B" w:rsidRDefault="007247EB" w:rsidP="007A3B72">
      <w:pPr>
        <w:pStyle w:val="ReportCode"/>
      </w:pPr>
      <w:r w:rsidRPr="0046709B">
        <w:t xml:space="preserve">slopegrid = "slope.asc" </w:t>
      </w:r>
    </w:p>
    <w:p w14:paraId="466FBDC4" w14:textId="77777777" w:rsidR="007247EB" w:rsidRPr="0046709B" w:rsidRDefault="007247EB" w:rsidP="007A3B72">
      <w:pPr>
        <w:pStyle w:val="ReportCode"/>
      </w:pPr>
      <w:r w:rsidRPr="0046709B">
        <w:t xml:space="preserve"># File name of the aspect grid </w:t>
      </w:r>
    </w:p>
    <w:p w14:paraId="47CFE676" w14:textId="77777777" w:rsidR="007247EB" w:rsidRPr="0046709B" w:rsidRDefault="007247EB" w:rsidP="007A3B72">
      <w:pPr>
        <w:pStyle w:val="ReportCode"/>
      </w:pPr>
      <w:r w:rsidRPr="0046709B">
        <w:t xml:space="preserve">aspectgrid = "aspect.asc" </w:t>
      </w:r>
    </w:p>
    <w:p w14:paraId="0DC92A0B" w14:textId="77777777" w:rsidR="007247EB" w:rsidRPr="0046709B" w:rsidRDefault="007247EB" w:rsidP="007A3B72">
      <w:pPr>
        <w:pStyle w:val="ReportCode"/>
      </w:pPr>
      <w:r w:rsidRPr="0046709B">
        <w:t xml:space="preserve"># Output file name for shaded relief </w:t>
      </w:r>
    </w:p>
    <w:p w14:paraId="795E8E0E" w14:textId="77777777" w:rsidR="007247EB" w:rsidRPr="0046709B" w:rsidRDefault="007247EB" w:rsidP="007A3B72">
      <w:pPr>
        <w:pStyle w:val="ReportCode"/>
      </w:pPr>
      <w:r w:rsidRPr="0046709B">
        <w:t xml:space="preserve">shadegrid = "relief.asc" </w:t>
      </w:r>
    </w:p>
    <w:p w14:paraId="3B7CB9C7" w14:textId="77777777" w:rsidR="007247EB" w:rsidRPr="0046709B" w:rsidRDefault="007247EB" w:rsidP="007A3B72">
      <w:pPr>
        <w:pStyle w:val="ReportCode"/>
      </w:pPr>
      <w:r w:rsidRPr="0046709B">
        <w:t xml:space="preserve">## Shaded elevation parameters </w:t>
      </w:r>
    </w:p>
    <w:p w14:paraId="3AEFE986" w14:textId="77777777" w:rsidR="007247EB" w:rsidRPr="0046709B" w:rsidRDefault="007247EB" w:rsidP="007A3B72">
      <w:pPr>
        <w:pStyle w:val="ReportCode"/>
        <w:rPr>
          <w:rFonts w:ascii="Source Sans Pro Light" w:hAnsi="Source Sans Pro Light"/>
        </w:rPr>
      </w:pPr>
      <w:r w:rsidRPr="0046709B">
        <w:t># Sun direction</w:t>
      </w:r>
    </w:p>
    <w:p w14:paraId="20DE988B" w14:textId="77777777" w:rsidR="007247EB" w:rsidRPr="003F7803" w:rsidRDefault="007247EB" w:rsidP="007A3B72">
      <w:pPr>
        <w:pStyle w:val="ReportCode"/>
      </w:pPr>
      <w:r w:rsidRPr="003F7803">
        <w:t xml:space="preserve">azimuth = 315.0 </w:t>
      </w:r>
    </w:p>
    <w:p w14:paraId="168EBE54" w14:textId="77777777" w:rsidR="007247EB" w:rsidRPr="003F7803" w:rsidRDefault="007247EB" w:rsidP="007A3B72">
      <w:pPr>
        <w:pStyle w:val="ReportCode"/>
      </w:pPr>
      <w:r w:rsidRPr="003F7803">
        <w:t xml:space="preserve"># Sun angle </w:t>
      </w:r>
    </w:p>
    <w:p w14:paraId="7D2847F8" w14:textId="77777777" w:rsidR="007247EB" w:rsidRPr="003F7803" w:rsidRDefault="007247EB" w:rsidP="007A3B72">
      <w:pPr>
        <w:pStyle w:val="ReportCode"/>
      </w:pPr>
      <w:r w:rsidRPr="003F7803">
        <w:t xml:space="preserve">altitude = 45.0 </w:t>
      </w:r>
    </w:p>
    <w:p w14:paraId="0D5E02C9" w14:textId="77777777" w:rsidR="007247EB" w:rsidRPr="003F7803" w:rsidRDefault="007247EB" w:rsidP="007A3B72">
      <w:pPr>
        <w:pStyle w:val="ReportCode"/>
      </w:pPr>
      <w:r w:rsidRPr="003F7803">
        <w:t xml:space="preserve"># Elevation exageration </w:t>
      </w:r>
    </w:p>
    <w:p w14:paraId="6A9D9F13" w14:textId="77777777" w:rsidR="007247EB" w:rsidRPr="003F7803" w:rsidRDefault="007247EB" w:rsidP="007A3B72">
      <w:pPr>
        <w:pStyle w:val="ReportCode"/>
      </w:pPr>
      <w:r w:rsidRPr="003F7803">
        <w:t xml:space="preserve">z = 1.0 </w:t>
      </w:r>
    </w:p>
    <w:p w14:paraId="3BEC95BC" w14:textId="77777777" w:rsidR="007247EB" w:rsidRPr="003F7803" w:rsidRDefault="007247EB" w:rsidP="007A3B72">
      <w:pPr>
        <w:pStyle w:val="ReportCode"/>
      </w:pPr>
      <w:r w:rsidRPr="003F7803">
        <w:t xml:space="preserve"># Resolution </w:t>
      </w:r>
    </w:p>
    <w:p w14:paraId="7E393478" w14:textId="77777777" w:rsidR="007247EB" w:rsidRPr="003F7803" w:rsidRDefault="007247EB" w:rsidP="007A3B72">
      <w:pPr>
        <w:pStyle w:val="ReportCode"/>
      </w:pPr>
      <w:r w:rsidRPr="003F7803">
        <w:t xml:space="preserve">scale = 1.0 </w:t>
      </w:r>
    </w:p>
    <w:p w14:paraId="739EE45D" w14:textId="77777777" w:rsidR="007247EB" w:rsidRPr="003F7803" w:rsidRDefault="007247EB" w:rsidP="007A3B72">
      <w:pPr>
        <w:pStyle w:val="ReportCode"/>
      </w:pPr>
      <w:r w:rsidRPr="003F7803">
        <w:t xml:space="preserve"># No data value for output </w:t>
      </w:r>
    </w:p>
    <w:p w14:paraId="31ABBEE5" w14:textId="77777777" w:rsidR="007247EB" w:rsidRPr="003F7803" w:rsidRDefault="007247EB" w:rsidP="007A3B72">
      <w:pPr>
        <w:pStyle w:val="ReportCode"/>
      </w:pPr>
      <w:r w:rsidRPr="003F7803">
        <w:t xml:space="preserve">NODATA = -9999 </w:t>
      </w:r>
    </w:p>
    <w:p w14:paraId="24C71B74" w14:textId="77777777" w:rsidR="007247EB" w:rsidRPr="003F7803" w:rsidRDefault="007247EB" w:rsidP="007A3B72">
      <w:pPr>
        <w:pStyle w:val="ReportCode"/>
      </w:pPr>
      <w:r w:rsidRPr="003F7803">
        <w:t xml:space="preserve"># Needed for numpy conversions </w:t>
      </w:r>
    </w:p>
    <w:p w14:paraId="0574F6D4" w14:textId="77777777" w:rsidR="007247EB" w:rsidRPr="003F7803" w:rsidRDefault="007247EB" w:rsidP="007A3B72">
      <w:pPr>
        <w:pStyle w:val="ReportCode"/>
      </w:pPr>
      <w:r w:rsidRPr="003F7803">
        <w:t xml:space="preserve">deg2rad = 3.141592653589793 / 180.0 </w:t>
      </w:r>
    </w:p>
    <w:p w14:paraId="11169B59" w14:textId="732DD3A4" w:rsidR="007247EB" w:rsidRDefault="007247EB" w:rsidP="007A3B72">
      <w:pPr>
        <w:pStyle w:val="ReportCode"/>
      </w:pPr>
      <w:r w:rsidRPr="003F7803">
        <w:t>rad2deg = 180.0 / 3.141592653589793</w:t>
      </w:r>
    </w:p>
    <w:p w14:paraId="1E075B13" w14:textId="77777777" w:rsidR="007247EB" w:rsidRDefault="007247EB" w:rsidP="007247EB">
      <w:pPr>
        <w:pStyle w:val="NoSpacing"/>
        <w:rPr>
          <w:rFonts w:ascii="Source Code Pro Semibold" w:hAnsi="Source Code Pro Semibold"/>
        </w:rPr>
      </w:pPr>
    </w:p>
    <w:p w14:paraId="1B3D9E61" w14:textId="30FD2937" w:rsidR="007247EB" w:rsidRDefault="007247EB" w:rsidP="007A3B72">
      <w:pPr>
        <w:pStyle w:val="ReportText"/>
      </w:pPr>
      <w:r>
        <w:t xml:space="preserve">I then need to create a search window from which to analyze the data.  The window is a 3 x 3 grid that ignores the 2 pixels at the </w:t>
      </w:r>
      <w:r w:rsidR="006121BF">
        <w:t>border where no data cells typically occur.</w:t>
      </w:r>
    </w:p>
    <w:p w14:paraId="67EBDF9C" w14:textId="77777777" w:rsidR="007247EB" w:rsidRDefault="007247EB" w:rsidP="007247EB">
      <w:pPr>
        <w:pStyle w:val="NoSpacing"/>
        <w:rPr>
          <w:rFonts w:ascii="Source Sans Pro Light" w:hAnsi="Source Sans Pro Light"/>
        </w:rPr>
      </w:pPr>
    </w:p>
    <w:p w14:paraId="2C1215DA" w14:textId="77777777" w:rsidR="007247EB" w:rsidRPr="00320812" w:rsidRDefault="007247EB" w:rsidP="007A3B72">
      <w:pPr>
        <w:pStyle w:val="ReportCode"/>
      </w:pPr>
      <w:r w:rsidRPr="00320812">
        <w:t>window = []</w:t>
      </w:r>
    </w:p>
    <w:p w14:paraId="4CDD1CF8" w14:textId="77777777" w:rsidR="007247EB" w:rsidRPr="00320812" w:rsidRDefault="007247EB" w:rsidP="007A3B72">
      <w:pPr>
        <w:pStyle w:val="ReportCode"/>
      </w:pPr>
      <w:r w:rsidRPr="00320812">
        <w:t>for row in range(3):</w:t>
      </w:r>
    </w:p>
    <w:p w14:paraId="59AD2897" w14:textId="77777777" w:rsidR="007247EB" w:rsidRPr="00320812" w:rsidRDefault="007247EB" w:rsidP="007A3B72">
      <w:pPr>
        <w:pStyle w:val="ReportCode"/>
      </w:pPr>
      <w:r w:rsidRPr="00320812">
        <w:t xml:space="preserve">    for col in range(3):</w:t>
      </w:r>
    </w:p>
    <w:p w14:paraId="62FB022B" w14:textId="77777777" w:rsidR="007247EB" w:rsidRDefault="007247EB" w:rsidP="007A3B72">
      <w:pPr>
        <w:pStyle w:val="ReportCode"/>
      </w:pPr>
      <w:r w:rsidRPr="00320812">
        <w:t xml:space="preserve">        window.append(myArray[row:(row + myArray.shape[0] -2), col:(col + myArray.shape[1] - 2)])</w:t>
      </w:r>
    </w:p>
    <w:p w14:paraId="79F8FFDD" w14:textId="77777777" w:rsidR="007247EB" w:rsidRDefault="007247EB" w:rsidP="007247EB">
      <w:pPr>
        <w:pStyle w:val="NoSpacing"/>
        <w:rPr>
          <w:rFonts w:ascii="Source Sans Pro Light" w:hAnsi="Source Sans Pro Light"/>
        </w:rPr>
      </w:pPr>
    </w:p>
    <w:p w14:paraId="0EEB89E5" w14:textId="77777777" w:rsidR="003161E7" w:rsidRDefault="003161E7" w:rsidP="007247EB">
      <w:pPr>
        <w:pStyle w:val="NoSpacing"/>
        <w:rPr>
          <w:rFonts w:ascii="Source Sans Pro Light" w:hAnsi="Source Sans Pro Light"/>
        </w:rPr>
      </w:pPr>
    </w:p>
    <w:p w14:paraId="492B482E" w14:textId="6ABA9420" w:rsidR="003161E7" w:rsidRPr="00272128" w:rsidRDefault="003161E7" w:rsidP="007A3B72">
      <w:pPr>
        <w:pStyle w:val="ReportText"/>
      </w:pPr>
      <w:r>
        <w:t xml:space="preserve">And then </w:t>
      </w:r>
      <w:r w:rsidRPr="00272128">
        <w:t>process the raster cells</w:t>
      </w:r>
    </w:p>
    <w:p w14:paraId="1C7CE0DC" w14:textId="037A033C" w:rsidR="003161E7" w:rsidRPr="00272128" w:rsidRDefault="002B1BD6" w:rsidP="007A3B72">
      <w:pPr>
        <w:pStyle w:val="ReportCode"/>
      </w:pPr>
      <w:r>
        <w:t>x = ((z * window[0] + z * window[3] + z * window[</w:t>
      </w:r>
      <w:r w:rsidR="003161E7" w:rsidRPr="00272128">
        <w:t xml:space="preserve">3] + </w:t>
      </w:r>
      <w:r>
        <w:t>z * window[6]) -  (z * window[2] + z * window[5] + z *  window[</w:t>
      </w:r>
      <w:r w:rsidR="003161E7" w:rsidRPr="00272128">
        <w:t xml:space="preserve">5] + z </w:t>
      </w:r>
      <w:r>
        <w:t>* window[</w:t>
      </w:r>
      <w:r w:rsidR="003161E7" w:rsidRPr="00272128">
        <w:t>8])) / (8.0 * xres * scale);</w:t>
      </w:r>
    </w:p>
    <w:p w14:paraId="7DCB0AB8" w14:textId="77777777" w:rsidR="003161E7" w:rsidRPr="00272128" w:rsidRDefault="003161E7" w:rsidP="007A3B72">
      <w:pPr>
        <w:pStyle w:val="ReportCode"/>
      </w:pPr>
    </w:p>
    <w:p w14:paraId="71673AE3" w14:textId="366A1866" w:rsidR="003161E7" w:rsidRDefault="002B1BD6" w:rsidP="007A3B72">
      <w:pPr>
        <w:pStyle w:val="ReportCode"/>
      </w:pPr>
      <w:r>
        <w:lastRenderedPageBreak/>
        <w:t>y = (( z * window[6] + z * window[7] + z * window[7] + z * window[8]) - (z * window[0] + z * window</w:t>
      </w:r>
      <w:r w:rsidR="003161E7" w:rsidRPr="00272128">
        <w:t>1]</w:t>
      </w:r>
      <w:r>
        <w:t xml:space="preserve"> + z * window[ 1] + z * window[</w:t>
      </w:r>
      <w:r w:rsidR="003161E7" w:rsidRPr="00272128">
        <w:t>2])) /  (8.0 * yres * scale);</w:t>
      </w:r>
    </w:p>
    <w:p w14:paraId="204B1505" w14:textId="77777777" w:rsidR="003161E7" w:rsidRDefault="003161E7" w:rsidP="003161E7">
      <w:pPr>
        <w:pStyle w:val="NoSpacing"/>
        <w:rPr>
          <w:rFonts w:ascii="Source Code Pro Semibold" w:hAnsi="Source Code Pro Semibold"/>
        </w:rPr>
      </w:pPr>
    </w:p>
    <w:p w14:paraId="7B7232B6" w14:textId="77777777" w:rsidR="003161E7" w:rsidRPr="00272128" w:rsidRDefault="003161E7" w:rsidP="007A3B72">
      <w:pPr>
        <w:pStyle w:val="ReportText"/>
      </w:pPr>
      <w:r w:rsidRPr="00272128">
        <w:t>calculate slope</w:t>
      </w:r>
    </w:p>
    <w:p w14:paraId="67105E69" w14:textId="77777777" w:rsidR="003161E7" w:rsidRPr="00272128" w:rsidRDefault="003161E7" w:rsidP="007A3B72">
      <w:pPr>
        <w:pStyle w:val="ReportCode"/>
      </w:pPr>
      <w:r w:rsidRPr="00272128">
        <w:t>slope = 90.0 - np.arctan( np.sqrt( x* x + y* y)) * rad2deg</w:t>
      </w:r>
    </w:p>
    <w:p w14:paraId="7A02CA5E" w14:textId="77777777" w:rsidR="003161E7" w:rsidRDefault="003161E7" w:rsidP="003161E7">
      <w:pPr>
        <w:pStyle w:val="NoSpacing"/>
        <w:rPr>
          <w:rFonts w:ascii="Source Code Pro Semibold" w:hAnsi="Source Code Pro Semibold"/>
        </w:rPr>
      </w:pPr>
    </w:p>
    <w:p w14:paraId="581A6B63" w14:textId="77777777" w:rsidR="003161E7" w:rsidRPr="004648DA" w:rsidRDefault="003161E7" w:rsidP="007A3B72">
      <w:pPr>
        <w:pStyle w:val="ReportText"/>
      </w:pPr>
      <w:r w:rsidRPr="004648DA">
        <w:t>calculate aspect</w:t>
      </w:r>
    </w:p>
    <w:p w14:paraId="08969CE5" w14:textId="77777777" w:rsidR="003161E7" w:rsidRDefault="003161E7" w:rsidP="007A3B72">
      <w:pPr>
        <w:pStyle w:val="ReportCode"/>
      </w:pPr>
      <w:r w:rsidRPr="004648DA">
        <w:t>aspect = np.arctan2( x, y)</w:t>
      </w:r>
    </w:p>
    <w:p w14:paraId="150DAE33" w14:textId="77777777" w:rsidR="003161E7" w:rsidRDefault="003161E7" w:rsidP="003161E7">
      <w:pPr>
        <w:pStyle w:val="NoSpacing"/>
        <w:rPr>
          <w:rFonts w:ascii="Source Code Pro Semibold" w:hAnsi="Source Code Pro Semibold"/>
        </w:rPr>
      </w:pPr>
    </w:p>
    <w:p w14:paraId="48E0860F" w14:textId="77777777" w:rsidR="003161E7" w:rsidRPr="004648DA" w:rsidRDefault="003161E7" w:rsidP="007A3B72">
      <w:pPr>
        <w:pStyle w:val="ReportText"/>
      </w:pPr>
      <w:r w:rsidRPr="004648DA">
        <w:t>calculate shaded relief</w:t>
      </w:r>
    </w:p>
    <w:p w14:paraId="6883DBBE" w14:textId="77777777" w:rsidR="003161E7" w:rsidRDefault="003161E7" w:rsidP="007A3B72">
      <w:pPr>
        <w:pStyle w:val="ReportCode"/>
      </w:pPr>
      <w:r w:rsidRPr="004648DA">
        <w:t>shaded = np.sin( altitude * deg2rad) * np.sin( slope * deg2rad) + np.cos( altitude * deg2rad) * np.cos( slope * deg2rad) * np.cos(( azimuth - 90.0) * deg2rad - aspect);</w:t>
      </w:r>
    </w:p>
    <w:p w14:paraId="2591F040" w14:textId="77777777" w:rsidR="003161E7" w:rsidRDefault="003161E7" w:rsidP="007A3B72">
      <w:pPr>
        <w:pStyle w:val="ReportCode"/>
      </w:pPr>
      <w:r>
        <w:t>shaded = shaded * 255</w:t>
      </w:r>
    </w:p>
    <w:p w14:paraId="6138AB0D" w14:textId="77777777" w:rsidR="007247EB" w:rsidRDefault="007247EB" w:rsidP="007247EB">
      <w:pPr>
        <w:pStyle w:val="NoSpacing"/>
        <w:rPr>
          <w:rFonts w:ascii="Source Sans Pro Light" w:hAnsi="Source Sans Pro Light"/>
        </w:rPr>
      </w:pPr>
    </w:p>
    <w:p w14:paraId="3F63E65A" w14:textId="77777777" w:rsidR="00935621" w:rsidRDefault="00935621" w:rsidP="00015CC1">
      <w:pPr>
        <w:pStyle w:val="NoSpacing"/>
        <w:rPr>
          <w:rFonts w:ascii="Source Sans Pro Light" w:hAnsi="Source Sans Pro Light"/>
        </w:rPr>
      </w:pPr>
    </w:p>
    <w:p w14:paraId="68DE556D" w14:textId="3C173CDE" w:rsidR="00B006B3" w:rsidRPr="006121BF" w:rsidRDefault="00B006B3" w:rsidP="00015CC1">
      <w:pPr>
        <w:pStyle w:val="NoSpacing"/>
        <w:rPr>
          <w:rFonts w:ascii="Source Sans Pro Light" w:hAnsi="Source Sans Pro Light"/>
          <w:sz w:val="24"/>
          <w:szCs w:val="24"/>
        </w:rPr>
      </w:pPr>
      <w:r w:rsidRPr="006121BF">
        <w:rPr>
          <w:rFonts w:ascii="Source Sans Pro Light" w:hAnsi="Source Sans Pro Light"/>
          <w:sz w:val="24"/>
          <w:szCs w:val="24"/>
        </w:rPr>
        <w:t>Finally, here are examples of the batch scripts I created to run the jobs on Karst.</w:t>
      </w:r>
    </w:p>
    <w:p w14:paraId="667AC1CF" w14:textId="77777777" w:rsidR="00B006B3" w:rsidRPr="00B006B3" w:rsidRDefault="00B006B3" w:rsidP="00B006B3">
      <w:pPr>
        <w:pStyle w:val="NoSpacing"/>
        <w:rPr>
          <w:rFonts w:ascii="Source Code Pro Semibold" w:hAnsi="Source Code Pro Semibold"/>
          <w:sz w:val="24"/>
          <w:szCs w:val="24"/>
        </w:rPr>
      </w:pPr>
      <w:r w:rsidRPr="00B006B3">
        <w:rPr>
          <w:rFonts w:ascii="Source Code Pro Semibold" w:hAnsi="Source Code Pro Semibold"/>
          <w:sz w:val="24"/>
          <w:szCs w:val="24"/>
        </w:rPr>
        <w:t>#!/bin/sh</w:t>
      </w:r>
    </w:p>
    <w:p w14:paraId="0E6A1657" w14:textId="77777777" w:rsidR="00B006B3" w:rsidRPr="00B006B3" w:rsidRDefault="00B006B3" w:rsidP="00B006B3">
      <w:pPr>
        <w:pStyle w:val="NoSpacing"/>
        <w:rPr>
          <w:rFonts w:ascii="Source Code Pro Semibold" w:hAnsi="Source Code Pro Semibold"/>
          <w:sz w:val="24"/>
          <w:szCs w:val="24"/>
        </w:rPr>
      </w:pPr>
      <w:r w:rsidRPr="00B006B3">
        <w:rPr>
          <w:rFonts w:ascii="Source Code Pro Semibold" w:hAnsi="Source Code Pro Semibold"/>
          <w:sz w:val="24"/>
          <w:szCs w:val="24"/>
        </w:rPr>
        <w:t>#PBS -N ProcessLas2Txt</w:t>
      </w:r>
    </w:p>
    <w:p w14:paraId="16E7CFEA" w14:textId="77777777" w:rsidR="00B006B3" w:rsidRPr="00B006B3" w:rsidRDefault="00B006B3" w:rsidP="00B006B3">
      <w:pPr>
        <w:pStyle w:val="NoSpacing"/>
        <w:rPr>
          <w:rFonts w:ascii="Source Code Pro Semibold" w:hAnsi="Source Code Pro Semibold"/>
          <w:sz w:val="24"/>
          <w:szCs w:val="24"/>
        </w:rPr>
      </w:pPr>
      <w:r w:rsidRPr="00B006B3">
        <w:rPr>
          <w:rFonts w:ascii="Source Code Pro Semibold" w:hAnsi="Source Code Pro Semibold"/>
          <w:sz w:val="24"/>
          <w:szCs w:val="24"/>
        </w:rPr>
        <w:t>#PBS -l nodes=1:ppn=4,pmem=4gb,walltime=01:00:00</w:t>
      </w:r>
    </w:p>
    <w:p w14:paraId="56200259" w14:textId="77777777" w:rsidR="00B006B3" w:rsidRPr="00B006B3" w:rsidRDefault="00B006B3" w:rsidP="00B006B3">
      <w:pPr>
        <w:pStyle w:val="NoSpacing"/>
        <w:rPr>
          <w:rFonts w:ascii="Source Code Pro Semibold" w:hAnsi="Source Code Pro Semibold"/>
          <w:sz w:val="24"/>
          <w:szCs w:val="24"/>
        </w:rPr>
      </w:pPr>
      <w:r w:rsidRPr="00B006B3">
        <w:rPr>
          <w:rFonts w:ascii="Source Code Pro Semibold" w:hAnsi="Source Code Pro Semibold"/>
          <w:sz w:val="24"/>
          <w:szCs w:val="24"/>
        </w:rPr>
        <w:t>#PBS -M kevrusse@indiana.edu</w:t>
      </w:r>
    </w:p>
    <w:p w14:paraId="2506EEF8" w14:textId="77777777" w:rsidR="00B006B3" w:rsidRPr="00B006B3" w:rsidRDefault="00B006B3" w:rsidP="00B006B3">
      <w:pPr>
        <w:pStyle w:val="NoSpacing"/>
        <w:rPr>
          <w:rFonts w:ascii="Source Code Pro Semibold" w:hAnsi="Source Code Pro Semibold"/>
          <w:sz w:val="24"/>
          <w:szCs w:val="24"/>
        </w:rPr>
      </w:pPr>
      <w:r w:rsidRPr="00B006B3">
        <w:rPr>
          <w:rFonts w:ascii="Source Code Pro Semibold" w:hAnsi="Source Code Pro Semibold"/>
          <w:sz w:val="24"/>
          <w:szCs w:val="24"/>
        </w:rPr>
        <w:t>#PBS -m ae</w:t>
      </w:r>
    </w:p>
    <w:p w14:paraId="160A6362" w14:textId="77777777" w:rsidR="00B006B3" w:rsidRPr="00B006B3" w:rsidRDefault="00B006B3" w:rsidP="00B006B3">
      <w:pPr>
        <w:pStyle w:val="NoSpacing"/>
        <w:rPr>
          <w:rFonts w:ascii="Source Code Pro Semibold" w:hAnsi="Source Code Pro Semibold"/>
          <w:sz w:val="24"/>
          <w:szCs w:val="24"/>
        </w:rPr>
      </w:pPr>
      <w:r w:rsidRPr="00B006B3">
        <w:rPr>
          <w:rFonts w:ascii="Source Code Pro Semibold" w:hAnsi="Source Code Pro Semibold"/>
          <w:sz w:val="24"/>
          <w:szCs w:val="24"/>
        </w:rPr>
        <w:t>#PBS -o output.$PBS_JOBID</w:t>
      </w:r>
    </w:p>
    <w:p w14:paraId="27935E6D" w14:textId="77777777" w:rsidR="00B006B3" w:rsidRPr="00B006B3" w:rsidRDefault="00B006B3" w:rsidP="00B006B3">
      <w:pPr>
        <w:pStyle w:val="NoSpacing"/>
        <w:rPr>
          <w:rFonts w:ascii="Source Code Pro Semibold" w:hAnsi="Source Code Pro Semibold"/>
          <w:sz w:val="24"/>
          <w:szCs w:val="24"/>
        </w:rPr>
      </w:pPr>
    </w:p>
    <w:p w14:paraId="5B9A3B6F" w14:textId="77777777" w:rsidR="00B006B3" w:rsidRPr="00B006B3" w:rsidRDefault="00B006B3" w:rsidP="00B006B3">
      <w:pPr>
        <w:pStyle w:val="NoSpacing"/>
        <w:rPr>
          <w:rFonts w:ascii="Source Code Pro Semibold" w:hAnsi="Source Code Pro Semibold"/>
          <w:sz w:val="24"/>
          <w:szCs w:val="24"/>
        </w:rPr>
      </w:pPr>
      <w:r w:rsidRPr="00B006B3">
        <w:rPr>
          <w:rFonts w:ascii="Source Code Pro Semibold" w:hAnsi="Source Code Pro Semibold"/>
          <w:sz w:val="24"/>
          <w:szCs w:val="24"/>
        </w:rPr>
        <w:t>module load lastools/1.0</w:t>
      </w:r>
    </w:p>
    <w:p w14:paraId="46E7083C" w14:textId="77777777" w:rsidR="00B006B3" w:rsidRPr="00B006B3" w:rsidRDefault="00B006B3" w:rsidP="00B006B3">
      <w:pPr>
        <w:pStyle w:val="NoSpacing"/>
        <w:rPr>
          <w:rFonts w:ascii="Source Code Pro Semibold" w:hAnsi="Source Code Pro Semibold"/>
          <w:sz w:val="24"/>
          <w:szCs w:val="24"/>
        </w:rPr>
      </w:pPr>
      <w:r w:rsidRPr="00B006B3">
        <w:rPr>
          <w:rFonts w:ascii="Source Code Pro Semibold" w:hAnsi="Source Code Pro Semibold"/>
          <w:sz w:val="24"/>
          <w:szCs w:val="24"/>
        </w:rPr>
        <w:t>cd /N/u/kevrusse/Karst/data/Benton</w:t>
      </w:r>
    </w:p>
    <w:p w14:paraId="0D59762C" w14:textId="2833C9C1" w:rsidR="00B006B3" w:rsidRDefault="00B006B3" w:rsidP="00B006B3">
      <w:pPr>
        <w:pStyle w:val="NoSpacing"/>
        <w:rPr>
          <w:rFonts w:ascii="Source Code Pro Semibold" w:hAnsi="Source Code Pro Semibold"/>
          <w:sz w:val="24"/>
          <w:szCs w:val="24"/>
        </w:rPr>
      </w:pPr>
      <w:r w:rsidRPr="00B006B3">
        <w:rPr>
          <w:rFonts w:ascii="Source Code Pro Semibold" w:hAnsi="Source Code Pro Semibold"/>
          <w:sz w:val="24"/>
          <w:szCs w:val="24"/>
        </w:rPr>
        <w:t>las2txt -i *.las -parse xyz -sep semicolon -header pound -odir /N/dc2/scratch/kevrusse/output</w:t>
      </w:r>
    </w:p>
    <w:p w14:paraId="65CFB06D" w14:textId="77777777" w:rsidR="00B006B3" w:rsidRDefault="00B006B3" w:rsidP="00B006B3">
      <w:pPr>
        <w:pStyle w:val="NoSpacing"/>
        <w:rPr>
          <w:rFonts w:ascii="Source Code Pro Semibold" w:hAnsi="Source Code Pro Semibold"/>
          <w:sz w:val="24"/>
          <w:szCs w:val="24"/>
        </w:rPr>
      </w:pPr>
    </w:p>
    <w:p w14:paraId="617E9D28" w14:textId="6DB54DAC" w:rsidR="00B006B3" w:rsidRPr="006121BF" w:rsidRDefault="00B006B3" w:rsidP="00B006B3">
      <w:pPr>
        <w:pStyle w:val="NoSpacing"/>
        <w:rPr>
          <w:rFonts w:ascii="Source Sans Pro Light" w:hAnsi="Source Sans Pro Light"/>
          <w:sz w:val="24"/>
          <w:szCs w:val="24"/>
        </w:rPr>
      </w:pPr>
      <w:r w:rsidRPr="006121BF">
        <w:rPr>
          <w:rFonts w:ascii="Source Sans Pro Light" w:hAnsi="Source Sans Pro Light"/>
          <w:sz w:val="24"/>
          <w:szCs w:val="24"/>
        </w:rPr>
        <w:t>and,</w:t>
      </w:r>
    </w:p>
    <w:p w14:paraId="7BBBC659" w14:textId="77777777" w:rsidR="00B006B3" w:rsidRDefault="00B006B3" w:rsidP="00B006B3">
      <w:pPr>
        <w:pStyle w:val="NoSpacing"/>
        <w:rPr>
          <w:rFonts w:ascii="Source Sans Pro Light" w:hAnsi="Source Sans Pro Light"/>
        </w:rPr>
      </w:pPr>
    </w:p>
    <w:p w14:paraId="66FBDB07" w14:textId="77777777" w:rsidR="00B006B3" w:rsidRPr="00B006B3" w:rsidRDefault="00B006B3" w:rsidP="00B006B3">
      <w:pPr>
        <w:pStyle w:val="NoSpacing"/>
        <w:rPr>
          <w:rFonts w:ascii="Source Code Pro Semibold" w:hAnsi="Source Code Pro Semibold"/>
          <w:sz w:val="24"/>
          <w:szCs w:val="24"/>
        </w:rPr>
      </w:pPr>
      <w:r w:rsidRPr="00B006B3">
        <w:rPr>
          <w:rFonts w:ascii="Source Code Pro Semibold" w:hAnsi="Source Code Pro Semibold"/>
          <w:sz w:val="24"/>
          <w:szCs w:val="24"/>
        </w:rPr>
        <w:t>#!/bin/bash</w:t>
      </w:r>
    </w:p>
    <w:p w14:paraId="670E94A0" w14:textId="77777777" w:rsidR="00B006B3" w:rsidRPr="00B006B3" w:rsidRDefault="00B006B3" w:rsidP="00B006B3">
      <w:pPr>
        <w:pStyle w:val="NoSpacing"/>
        <w:rPr>
          <w:rFonts w:ascii="Source Code Pro Semibold" w:hAnsi="Source Code Pro Semibold"/>
          <w:sz w:val="24"/>
          <w:szCs w:val="24"/>
        </w:rPr>
      </w:pPr>
      <w:r w:rsidRPr="00B006B3">
        <w:rPr>
          <w:rFonts w:ascii="Source Code Pro Semibold" w:hAnsi="Source Code Pro Semibold"/>
          <w:sz w:val="24"/>
          <w:szCs w:val="24"/>
        </w:rPr>
        <w:t>#PBS -k o</w:t>
      </w:r>
    </w:p>
    <w:p w14:paraId="3568AC58" w14:textId="77777777" w:rsidR="00B006B3" w:rsidRPr="00B006B3" w:rsidRDefault="00B006B3" w:rsidP="00B006B3">
      <w:pPr>
        <w:pStyle w:val="NoSpacing"/>
        <w:rPr>
          <w:rFonts w:ascii="Source Code Pro Semibold" w:hAnsi="Source Code Pro Semibold"/>
          <w:sz w:val="24"/>
          <w:szCs w:val="24"/>
        </w:rPr>
      </w:pPr>
      <w:r w:rsidRPr="00B006B3">
        <w:rPr>
          <w:rFonts w:ascii="Source Code Pro Semibold" w:hAnsi="Source Code Pro Semibold"/>
          <w:sz w:val="24"/>
          <w:szCs w:val="24"/>
        </w:rPr>
        <w:t>#PBS -M kevrusse@indiana.edu</w:t>
      </w:r>
    </w:p>
    <w:p w14:paraId="0BA88D3B" w14:textId="77777777" w:rsidR="00B006B3" w:rsidRPr="00B006B3" w:rsidRDefault="00B006B3" w:rsidP="00B006B3">
      <w:pPr>
        <w:pStyle w:val="NoSpacing"/>
        <w:rPr>
          <w:rFonts w:ascii="Source Code Pro Semibold" w:hAnsi="Source Code Pro Semibold"/>
          <w:sz w:val="24"/>
          <w:szCs w:val="24"/>
        </w:rPr>
      </w:pPr>
      <w:r w:rsidRPr="00B006B3">
        <w:rPr>
          <w:rFonts w:ascii="Source Code Pro Semibold" w:hAnsi="Source Code Pro Semibold"/>
          <w:sz w:val="24"/>
          <w:szCs w:val="24"/>
        </w:rPr>
        <w:t>#PBS -m abe</w:t>
      </w:r>
    </w:p>
    <w:p w14:paraId="5C3EBB11" w14:textId="77777777" w:rsidR="00B006B3" w:rsidRPr="00B006B3" w:rsidRDefault="00B006B3" w:rsidP="00B006B3">
      <w:pPr>
        <w:pStyle w:val="NoSpacing"/>
        <w:rPr>
          <w:rFonts w:ascii="Source Code Pro Semibold" w:hAnsi="Source Code Pro Semibold"/>
          <w:sz w:val="24"/>
          <w:szCs w:val="24"/>
        </w:rPr>
      </w:pPr>
      <w:r w:rsidRPr="00B006B3">
        <w:rPr>
          <w:rFonts w:ascii="Source Code Pro Semibold" w:hAnsi="Source Code Pro Semibold"/>
          <w:sz w:val="24"/>
          <w:szCs w:val="24"/>
        </w:rPr>
        <w:t>#PBS -N ProcessText2DEM</w:t>
      </w:r>
    </w:p>
    <w:p w14:paraId="6D9B6293" w14:textId="696DC55D" w:rsidR="00B006B3" w:rsidRPr="00B006B3" w:rsidRDefault="00B006B3" w:rsidP="00B006B3">
      <w:pPr>
        <w:pStyle w:val="NoSpacing"/>
        <w:rPr>
          <w:rFonts w:ascii="Source Code Pro Semibold" w:hAnsi="Source Code Pro Semibold"/>
          <w:sz w:val="24"/>
          <w:szCs w:val="24"/>
        </w:rPr>
      </w:pPr>
      <w:r w:rsidRPr="00B006B3">
        <w:rPr>
          <w:rFonts w:ascii="Source Code Pro Semibold" w:hAnsi="Source Code Pro Semibold"/>
          <w:sz w:val="24"/>
          <w:szCs w:val="24"/>
        </w:rPr>
        <w:t>#PBS -l nodes=1:ppn=2,pmem=2gb,walltime=04:0:00</w:t>
      </w:r>
    </w:p>
    <w:p w14:paraId="7D2194B7" w14:textId="77777777" w:rsidR="00B006B3" w:rsidRPr="00B006B3" w:rsidRDefault="00B006B3" w:rsidP="00B006B3">
      <w:pPr>
        <w:pStyle w:val="NoSpacing"/>
        <w:rPr>
          <w:rFonts w:ascii="Source Code Pro Semibold" w:hAnsi="Source Code Pro Semibold"/>
          <w:sz w:val="24"/>
          <w:szCs w:val="24"/>
        </w:rPr>
      </w:pPr>
      <w:r w:rsidRPr="00B006B3">
        <w:rPr>
          <w:rFonts w:ascii="Source Code Pro Semibold" w:hAnsi="Source Code Pro Semibold"/>
          <w:sz w:val="24"/>
          <w:szCs w:val="24"/>
        </w:rPr>
        <w:t>#PBS -o output.$PBS_JOBID</w:t>
      </w:r>
    </w:p>
    <w:p w14:paraId="0C531F4E" w14:textId="77777777" w:rsidR="00B006B3" w:rsidRPr="00B006B3" w:rsidRDefault="00B006B3" w:rsidP="00B006B3">
      <w:pPr>
        <w:pStyle w:val="NoSpacing"/>
        <w:rPr>
          <w:rFonts w:ascii="Source Code Pro Semibold" w:hAnsi="Source Code Pro Semibold"/>
          <w:sz w:val="24"/>
          <w:szCs w:val="24"/>
        </w:rPr>
      </w:pPr>
    </w:p>
    <w:p w14:paraId="6BE49952" w14:textId="77777777" w:rsidR="00B006B3" w:rsidRPr="00B006B3" w:rsidRDefault="00B006B3" w:rsidP="00B006B3">
      <w:pPr>
        <w:pStyle w:val="NoSpacing"/>
        <w:rPr>
          <w:rFonts w:ascii="Source Code Pro Semibold" w:hAnsi="Source Code Pro Semibold"/>
          <w:sz w:val="24"/>
          <w:szCs w:val="24"/>
        </w:rPr>
      </w:pPr>
      <w:r w:rsidRPr="00B006B3">
        <w:rPr>
          <w:rFonts w:ascii="Source Code Pro Semibold" w:hAnsi="Source Code Pro Semibold"/>
          <w:sz w:val="24"/>
          <w:szCs w:val="24"/>
        </w:rPr>
        <w:t>cd /N/u/kevrusse/Karst/scripts</w:t>
      </w:r>
    </w:p>
    <w:p w14:paraId="5F71BDBD" w14:textId="3BDAE283" w:rsidR="00B006B3" w:rsidRPr="00B006B3" w:rsidRDefault="00B006B3" w:rsidP="00B006B3">
      <w:pPr>
        <w:pStyle w:val="NoSpacing"/>
        <w:rPr>
          <w:rFonts w:ascii="Source Code Pro Semibold" w:hAnsi="Source Code Pro Semibold"/>
          <w:sz w:val="24"/>
          <w:szCs w:val="24"/>
        </w:rPr>
      </w:pPr>
      <w:r w:rsidRPr="00B006B3">
        <w:rPr>
          <w:rFonts w:ascii="Source Code Pro Semibold" w:hAnsi="Source Code Pro Semibold"/>
          <w:sz w:val="24"/>
          <w:szCs w:val="24"/>
        </w:rPr>
        <w:t>python ProcessText2DEM.py</w:t>
      </w:r>
    </w:p>
    <w:p w14:paraId="2F6586AE" w14:textId="77777777" w:rsidR="00B006B3" w:rsidRDefault="00B006B3" w:rsidP="00015CC1">
      <w:pPr>
        <w:pStyle w:val="NoSpacing"/>
        <w:rPr>
          <w:rFonts w:ascii="Source Sans Pro Light" w:hAnsi="Source Sans Pro Light"/>
        </w:rPr>
      </w:pPr>
    </w:p>
    <w:p w14:paraId="7C63C554" w14:textId="77777777" w:rsidR="00B006B3" w:rsidRDefault="00B006B3" w:rsidP="00015CC1">
      <w:pPr>
        <w:pStyle w:val="NoSpacing"/>
        <w:rPr>
          <w:rFonts w:ascii="Source Sans Pro Light" w:hAnsi="Source Sans Pro Light"/>
        </w:rPr>
      </w:pPr>
    </w:p>
    <w:p w14:paraId="57EEBDEA" w14:textId="49243CA3" w:rsidR="00DB2393" w:rsidRPr="006121BF" w:rsidRDefault="00DB2393" w:rsidP="00015CC1">
      <w:pPr>
        <w:pStyle w:val="NoSpacing"/>
        <w:rPr>
          <w:rFonts w:ascii="Source Sans Pro Light" w:hAnsi="Source Sans Pro Light"/>
          <w:sz w:val="24"/>
          <w:szCs w:val="24"/>
        </w:rPr>
      </w:pPr>
      <w:r w:rsidRPr="006121BF">
        <w:rPr>
          <w:rFonts w:ascii="Source Sans Pro Light" w:hAnsi="Source Sans Pro Light"/>
          <w:sz w:val="24"/>
          <w:szCs w:val="24"/>
        </w:rPr>
        <w:t>Provide recommendations for future improvements</w:t>
      </w:r>
      <w:r w:rsidR="00722C87">
        <w:rPr>
          <w:rFonts w:ascii="Source Sans Pro Light" w:hAnsi="Source Sans Pro Light"/>
          <w:sz w:val="24"/>
          <w:szCs w:val="24"/>
        </w:rPr>
        <w:t>:</w:t>
      </w:r>
    </w:p>
    <w:p w14:paraId="6DFD746D" w14:textId="0A606BB4" w:rsidR="001B1CE7" w:rsidRDefault="001B1CE7" w:rsidP="00320812">
      <w:pPr>
        <w:pStyle w:val="NoSpacing"/>
        <w:rPr>
          <w:rFonts w:ascii="Source Sans Pro Light" w:hAnsi="Source Sans Pro Light"/>
          <w:sz w:val="24"/>
          <w:szCs w:val="24"/>
        </w:rPr>
      </w:pPr>
      <w:r>
        <w:rPr>
          <w:rFonts w:ascii="Source Sans Pro Light" w:hAnsi="Source Sans Pro Light"/>
          <w:sz w:val="24"/>
          <w:szCs w:val="24"/>
        </w:rPr>
        <w:lastRenderedPageBreak/>
        <w:t>After completing this process with the methods outlined above, I have recently discovered a python library called Laspy.  Instead of converting the raw las data into a text format, laspy reads, writes, or modifies las data</w:t>
      </w:r>
      <w:r w:rsidR="00756C37">
        <w:rPr>
          <w:rFonts w:ascii="Source Sans Pro Light" w:hAnsi="Source Sans Pro Light"/>
          <w:sz w:val="24"/>
          <w:szCs w:val="24"/>
        </w:rPr>
        <w:t xml:space="preserve"> (Brown 2015)</w:t>
      </w:r>
      <w:r>
        <w:rPr>
          <w:rFonts w:ascii="Source Sans Pro Light" w:hAnsi="Source Sans Pro Light"/>
          <w:sz w:val="24"/>
          <w:szCs w:val="24"/>
        </w:rPr>
        <w:t>.  The geoprocessing operations are basically the same but I expect laspy to perform much more efficiently.</w:t>
      </w:r>
      <w:r w:rsidR="00756C37">
        <w:rPr>
          <w:rFonts w:ascii="Source Sans Pro Light" w:hAnsi="Source Sans Pro Light"/>
          <w:sz w:val="24"/>
          <w:szCs w:val="24"/>
        </w:rPr>
        <w:t xml:space="preserve">  Unfortunately, this package is not currently available on the Karst system and I have not been able to install myself with pip install commands.  I have a request submitted to the Karst software team to install the package, however I have no idea as to when my request may be approved.</w:t>
      </w:r>
    </w:p>
    <w:p w14:paraId="0CF955D9" w14:textId="77777777" w:rsidR="00756C37" w:rsidRDefault="00756C37" w:rsidP="00320812">
      <w:pPr>
        <w:pStyle w:val="NoSpacing"/>
        <w:rPr>
          <w:rFonts w:ascii="Source Sans Pro Light" w:hAnsi="Source Sans Pro Light"/>
          <w:sz w:val="24"/>
          <w:szCs w:val="24"/>
        </w:rPr>
      </w:pPr>
    </w:p>
    <w:p w14:paraId="1CBD763F" w14:textId="61D399CF" w:rsidR="00B558C3" w:rsidRDefault="00756C37" w:rsidP="00320812">
      <w:pPr>
        <w:pStyle w:val="NoSpacing"/>
        <w:rPr>
          <w:rFonts w:ascii="Source Sans Pro Light" w:hAnsi="Source Sans Pro Light"/>
          <w:sz w:val="24"/>
          <w:szCs w:val="24"/>
        </w:rPr>
      </w:pPr>
      <w:r>
        <w:rPr>
          <w:rFonts w:ascii="Source Sans Pro Light" w:hAnsi="Source Sans Pro Light"/>
          <w:sz w:val="24"/>
          <w:szCs w:val="24"/>
        </w:rPr>
        <w:t xml:space="preserve">Once I am able to process the data through laspy, </w:t>
      </w:r>
      <w:r w:rsidR="005B064F" w:rsidRPr="006121BF">
        <w:rPr>
          <w:rFonts w:ascii="Source Sans Pro Light" w:hAnsi="Source Sans Pro Light"/>
          <w:sz w:val="24"/>
          <w:szCs w:val="24"/>
        </w:rPr>
        <w:t>I plan to increase the dataset to whole state of Indiana.  Once I am able to process the entire state I intend to explore how to further process the digital elevation models with GDAL library on Karst.  I hope to use this dataset to refine image caching workflows on Karst before the state-wide orthoimagery is available in 2016.</w:t>
      </w:r>
      <w:r w:rsidR="003E2C9F" w:rsidRPr="006121BF">
        <w:rPr>
          <w:rFonts w:ascii="Source Sans Pro Light" w:hAnsi="Source Sans Pro Light"/>
          <w:sz w:val="24"/>
          <w:szCs w:val="24"/>
        </w:rPr>
        <w:t xml:space="preserve">  </w:t>
      </w:r>
    </w:p>
    <w:p w14:paraId="55DEDD10" w14:textId="77777777" w:rsidR="00756C37" w:rsidRDefault="00756C37" w:rsidP="00320812">
      <w:pPr>
        <w:pStyle w:val="NoSpacing"/>
        <w:rPr>
          <w:rFonts w:ascii="Source Sans Pro Light" w:hAnsi="Source Sans Pro Light"/>
          <w:sz w:val="24"/>
          <w:szCs w:val="24"/>
        </w:rPr>
      </w:pPr>
    </w:p>
    <w:p w14:paraId="1842B78A" w14:textId="77777777" w:rsidR="00756C37" w:rsidRDefault="00756C37" w:rsidP="00320812">
      <w:pPr>
        <w:pStyle w:val="NoSpacing"/>
        <w:rPr>
          <w:rFonts w:ascii="Source Sans Pro Light" w:hAnsi="Source Sans Pro Light"/>
          <w:sz w:val="24"/>
          <w:szCs w:val="24"/>
        </w:rPr>
      </w:pPr>
    </w:p>
    <w:p w14:paraId="2A961F17" w14:textId="77777777" w:rsidR="00756C37" w:rsidRDefault="00756C37" w:rsidP="00320812">
      <w:pPr>
        <w:pStyle w:val="NoSpacing"/>
        <w:rPr>
          <w:rFonts w:ascii="Source Sans Pro Light" w:hAnsi="Source Sans Pro Light"/>
          <w:sz w:val="24"/>
          <w:szCs w:val="24"/>
        </w:rPr>
      </w:pPr>
    </w:p>
    <w:p w14:paraId="49648027" w14:textId="77777777" w:rsidR="00756C37" w:rsidRDefault="00756C37" w:rsidP="00320812">
      <w:pPr>
        <w:pStyle w:val="NoSpacing"/>
        <w:rPr>
          <w:rFonts w:ascii="Source Sans Pro Light" w:hAnsi="Source Sans Pro Light"/>
          <w:sz w:val="24"/>
          <w:szCs w:val="24"/>
        </w:rPr>
      </w:pPr>
    </w:p>
    <w:p w14:paraId="656DAEC7" w14:textId="77777777" w:rsidR="00756C37" w:rsidRDefault="00756C37" w:rsidP="00320812">
      <w:pPr>
        <w:pStyle w:val="NoSpacing"/>
        <w:rPr>
          <w:rFonts w:ascii="Source Sans Pro Light" w:hAnsi="Source Sans Pro Light"/>
          <w:sz w:val="24"/>
          <w:szCs w:val="24"/>
        </w:rPr>
      </w:pPr>
    </w:p>
    <w:p w14:paraId="689E82AB" w14:textId="77777777" w:rsidR="00756C37" w:rsidRDefault="00756C37" w:rsidP="00320812">
      <w:pPr>
        <w:pStyle w:val="NoSpacing"/>
        <w:rPr>
          <w:rFonts w:ascii="Source Sans Pro Light" w:hAnsi="Source Sans Pro Light"/>
          <w:sz w:val="24"/>
          <w:szCs w:val="24"/>
        </w:rPr>
      </w:pPr>
    </w:p>
    <w:p w14:paraId="67F28349" w14:textId="77777777" w:rsidR="00756C37" w:rsidRDefault="00756C37" w:rsidP="00320812">
      <w:pPr>
        <w:pStyle w:val="NoSpacing"/>
        <w:rPr>
          <w:rFonts w:ascii="Source Sans Pro Light" w:hAnsi="Source Sans Pro Light"/>
          <w:sz w:val="24"/>
          <w:szCs w:val="24"/>
        </w:rPr>
      </w:pPr>
    </w:p>
    <w:p w14:paraId="1F8DB29B" w14:textId="77777777" w:rsidR="00756C37" w:rsidRDefault="00756C37" w:rsidP="00320812">
      <w:pPr>
        <w:pStyle w:val="NoSpacing"/>
        <w:rPr>
          <w:rFonts w:ascii="Source Sans Pro Light" w:hAnsi="Source Sans Pro Light"/>
          <w:sz w:val="24"/>
          <w:szCs w:val="24"/>
        </w:rPr>
      </w:pPr>
    </w:p>
    <w:p w14:paraId="2AA7E13A" w14:textId="77777777" w:rsidR="00756C37" w:rsidRDefault="00756C37" w:rsidP="00320812">
      <w:pPr>
        <w:pStyle w:val="NoSpacing"/>
        <w:rPr>
          <w:rFonts w:ascii="Source Sans Pro Light" w:hAnsi="Source Sans Pro Light"/>
          <w:sz w:val="24"/>
          <w:szCs w:val="24"/>
        </w:rPr>
      </w:pPr>
    </w:p>
    <w:p w14:paraId="4D771C05" w14:textId="77777777" w:rsidR="00756C37" w:rsidRDefault="00756C37" w:rsidP="00320812">
      <w:pPr>
        <w:pStyle w:val="NoSpacing"/>
        <w:rPr>
          <w:rFonts w:ascii="Source Sans Pro Light" w:hAnsi="Source Sans Pro Light"/>
          <w:sz w:val="24"/>
          <w:szCs w:val="24"/>
        </w:rPr>
      </w:pPr>
    </w:p>
    <w:p w14:paraId="7836DB44" w14:textId="77777777" w:rsidR="00756C37" w:rsidRDefault="00756C37" w:rsidP="00320812">
      <w:pPr>
        <w:pStyle w:val="NoSpacing"/>
        <w:rPr>
          <w:rFonts w:ascii="Source Sans Pro Light" w:hAnsi="Source Sans Pro Light"/>
          <w:sz w:val="24"/>
          <w:szCs w:val="24"/>
        </w:rPr>
      </w:pPr>
    </w:p>
    <w:p w14:paraId="5D1C896E" w14:textId="77777777" w:rsidR="00756C37" w:rsidRDefault="00756C37" w:rsidP="00320812">
      <w:pPr>
        <w:pStyle w:val="NoSpacing"/>
        <w:rPr>
          <w:rFonts w:ascii="Source Sans Pro Light" w:hAnsi="Source Sans Pro Light"/>
          <w:sz w:val="24"/>
          <w:szCs w:val="24"/>
        </w:rPr>
      </w:pPr>
    </w:p>
    <w:p w14:paraId="5298AF4C" w14:textId="77777777" w:rsidR="00756C37" w:rsidRDefault="00756C37" w:rsidP="00320812">
      <w:pPr>
        <w:pStyle w:val="NoSpacing"/>
        <w:rPr>
          <w:rFonts w:ascii="Source Sans Pro Light" w:hAnsi="Source Sans Pro Light"/>
          <w:sz w:val="24"/>
          <w:szCs w:val="24"/>
        </w:rPr>
      </w:pPr>
    </w:p>
    <w:p w14:paraId="4D7847B1" w14:textId="77777777" w:rsidR="00756C37" w:rsidRDefault="00756C37" w:rsidP="00320812">
      <w:pPr>
        <w:pStyle w:val="NoSpacing"/>
        <w:rPr>
          <w:rFonts w:ascii="Source Sans Pro Light" w:hAnsi="Source Sans Pro Light"/>
          <w:sz w:val="24"/>
          <w:szCs w:val="24"/>
        </w:rPr>
      </w:pPr>
    </w:p>
    <w:p w14:paraId="44F1CA41" w14:textId="77777777" w:rsidR="00756C37" w:rsidRDefault="00756C37" w:rsidP="00320812">
      <w:pPr>
        <w:pStyle w:val="NoSpacing"/>
        <w:rPr>
          <w:rFonts w:ascii="Source Sans Pro Light" w:hAnsi="Source Sans Pro Light"/>
          <w:sz w:val="24"/>
          <w:szCs w:val="24"/>
        </w:rPr>
      </w:pPr>
    </w:p>
    <w:p w14:paraId="21B8F3E9" w14:textId="77777777" w:rsidR="00756C37" w:rsidRDefault="00756C37" w:rsidP="00320812">
      <w:pPr>
        <w:pStyle w:val="NoSpacing"/>
        <w:rPr>
          <w:rFonts w:ascii="Source Sans Pro Light" w:hAnsi="Source Sans Pro Light"/>
          <w:sz w:val="24"/>
          <w:szCs w:val="24"/>
        </w:rPr>
      </w:pPr>
    </w:p>
    <w:p w14:paraId="0458BB52" w14:textId="77777777" w:rsidR="00756C37" w:rsidRDefault="00756C37" w:rsidP="00320812">
      <w:pPr>
        <w:pStyle w:val="NoSpacing"/>
        <w:rPr>
          <w:rFonts w:ascii="Source Sans Pro Light" w:hAnsi="Source Sans Pro Light"/>
          <w:sz w:val="24"/>
          <w:szCs w:val="24"/>
        </w:rPr>
      </w:pPr>
    </w:p>
    <w:p w14:paraId="76A1492A" w14:textId="77777777" w:rsidR="00756C37" w:rsidRDefault="00756C37" w:rsidP="00320812">
      <w:pPr>
        <w:pStyle w:val="NoSpacing"/>
        <w:rPr>
          <w:rFonts w:ascii="Source Sans Pro Light" w:hAnsi="Source Sans Pro Light"/>
          <w:sz w:val="24"/>
          <w:szCs w:val="24"/>
        </w:rPr>
      </w:pPr>
    </w:p>
    <w:p w14:paraId="6800D5D4" w14:textId="77777777" w:rsidR="00756C37" w:rsidRDefault="00756C37" w:rsidP="00320812">
      <w:pPr>
        <w:pStyle w:val="NoSpacing"/>
        <w:rPr>
          <w:rFonts w:ascii="Source Sans Pro Light" w:hAnsi="Source Sans Pro Light"/>
          <w:sz w:val="24"/>
          <w:szCs w:val="24"/>
        </w:rPr>
      </w:pPr>
    </w:p>
    <w:p w14:paraId="0659C65C" w14:textId="77777777" w:rsidR="00756C37" w:rsidRDefault="00756C37" w:rsidP="00320812">
      <w:pPr>
        <w:pStyle w:val="NoSpacing"/>
        <w:rPr>
          <w:rFonts w:ascii="Source Sans Pro Light" w:hAnsi="Source Sans Pro Light"/>
          <w:sz w:val="24"/>
          <w:szCs w:val="24"/>
        </w:rPr>
      </w:pPr>
    </w:p>
    <w:p w14:paraId="1EE0A0EA" w14:textId="77777777" w:rsidR="00756C37" w:rsidRDefault="00756C37" w:rsidP="00320812">
      <w:pPr>
        <w:pStyle w:val="NoSpacing"/>
        <w:rPr>
          <w:rFonts w:ascii="Source Sans Pro Light" w:hAnsi="Source Sans Pro Light"/>
          <w:sz w:val="24"/>
          <w:szCs w:val="24"/>
        </w:rPr>
      </w:pPr>
    </w:p>
    <w:p w14:paraId="7D5E15D0" w14:textId="77777777" w:rsidR="00756C37" w:rsidRDefault="00756C37" w:rsidP="00320812">
      <w:pPr>
        <w:pStyle w:val="NoSpacing"/>
        <w:rPr>
          <w:rFonts w:ascii="Source Sans Pro Light" w:hAnsi="Source Sans Pro Light"/>
          <w:sz w:val="24"/>
          <w:szCs w:val="24"/>
        </w:rPr>
      </w:pPr>
    </w:p>
    <w:p w14:paraId="40AC5C54" w14:textId="77777777" w:rsidR="00756C37" w:rsidRDefault="00756C37" w:rsidP="00320812">
      <w:pPr>
        <w:pStyle w:val="NoSpacing"/>
        <w:rPr>
          <w:rFonts w:ascii="Source Sans Pro Light" w:hAnsi="Source Sans Pro Light"/>
          <w:sz w:val="24"/>
          <w:szCs w:val="24"/>
        </w:rPr>
      </w:pPr>
    </w:p>
    <w:p w14:paraId="510F01DC" w14:textId="77777777" w:rsidR="00756C37" w:rsidRDefault="00756C37" w:rsidP="00320812">
      <w:pPr>
        <w:pStyle w:val="NoSpacing"/>
        <w:rPr>
          <w:rFonts w:ascii="Source Sans Pro Light" w:hAnsi="Source Sans Pro Light"/>
          <w:sz w:val="24"/>
          <w:szCs w:val="24"/>
        </w:rPr>
      </w:pPr>
    </w:p>
    <w:p w14:paraId="31ACD8B8" w14:textId="77777777" w:rsidR="00756C37" w:rsidRDefault="00756C37" w:rsidP="00320812">
      <w:pPr>
        <w:pStyle w:val="NoSpacing"/>
        <w:rPr>
          <w:rFonts w:ascii="Source Sans Pro Light" w:hAnsi="Source Sans Pro Light"/>
          <w:sz w:val="24"/>
          <w:szCs w:val="24"/>
        </w:rPr>
      </w:pPr>
    </w:p>
    <w:p w14:paraId="228EAE24" w14:textId="77777777" w:rsidR="00756C37" w:rsidRDefault="00756C37" w:rsidP="00320812">
      <w:pPr>
        <w:pStyle w:val="NoSpacing"/>
        <w:rPr>
          <w:rFonts w:ascii="Source Sans Pro Light" w:hAnsi="Source Sans Pro Light"/>
          <w:sz w:val="24"/>
          <w:szCs w:val="24"/>
        </w:rPr>
      </w:pPr>
    </w:p>
    <w:p w14:paraId="36AA969E" w14:textId="77777777" w:rsidR="00756C37" w:rsidRDefault="00756C37" w:rsidP="00320812">
      <w:pPr>
        <w:pStyle w:val="NoSpacing"/>
        <w:rPr>
          <w:rFonts w:ascii="Source Sans Pro Light" w:hAnsi="Source Sans Pro Light"/>
          <w:sz w:val="24"/>
          <w:szCs w:val="24"/>
        </w:rPr>
      </w:pPr>
    </w:p>
    <w:p w14:paraId="7D81D2FA" w14:textId="77777777" w:rsidR="00756C37" w:rsidRDefault="00756C37" w:rsidP="00320812">
      <w:pPr>
        <w:pStyle w:val="NoSpacing"/>
        <w:rPr>
          <w:rFonts w:ascii="Source Sans Pro Light" w:hAnsi="Source Sans Pro Light"/>
          <w:sz w:val="24"/>
          <w:szCs w:val="24"/>
        </w:rPr>
      </w:pPr>
    </w:p>
    <w:p w14:paraId="1A283FBA" w14:textId="77777777" w:rsidR="00756C37" w:rsidRDefault="00756C37" w:rsidP="00320812">
      <w:pPr>
        <w:pStyle w:val="NoSpacing"/>
        <w:rPr>
          <w:rFonts w:ascii="Source Sans Pro Light" w:hAnsi="Source Sans Pro Light"/>
          <w:sz w:val="24"/>
          <w:szCs w:val="24"/>
        </w:rPr>
      </w:pPr>
    </w:p>
    <w:p w14:paraId="5CFB1191" w14:textId="77777777" w:rsidR="00756C37" w:rsidRPr="006121BF" w:rsidRDefault="00756C37" w:rsidP="00320812">
      <w:pPr>
        <w:pStyle w:val="NoSpacing"/>
        <w:rPr>
          <w:rFonts w:ascii="Source Sans Pro Light" w:hAnsi="Source Sans Pro Light"/>
          <w:sz w:val="24"/>
          <w:szCs w:val="24"/>
        </w:rPr>
      </w:pPr>
    </w:p>
    <w:p w14:paraId="0A67D1EB" w14:textId="6C69531D" w:rsidR="006121BF" w:rsidRDefault="006121BF" w:rsidP="00320812">
      <w:pPr>
        <w:pStyle w:val="NoSpacing"/>
        <w:rPr>
          <w:rFonts w:ascii="Source Sans Pro Light" w:hAnsi="Source Sans Pro Light"/>
        </w:rPr>
      </w:pPr>
    </w:p>
    <w:p w14:paraId="2FDDD60C" w14:textId="18EE1489" w:rsidR="006121BF" w:rsidRDefault="003D74B0" w:rsidP="003D74B0">
      <w:pPr>
        <w:pStyle w:val="ReportText"/>
      </w:pPr>
      <w:r>
        <w:lastRenderedPageBreak/>
        <w:t>References:</w:t>
      </w:r>
      <w:bookmarkStart w:id="0" w:name="_GoBack"/>
      <w:bookmarkEnd w:id="0"/>
    </w:p>
    <w:p w14:paraId="6F7DD0FB" w14:textId="1946ED54" w:rsidR="001B1CE7" w:rsidRDefault="001B1CE7" w:rsidP="003D74B0">
      <w:pPr>
        <w:pStyle w:val="ReportText"/>
      </w:pPr>
    </w:p>
    <w:p w14:paraId="4548EA07" w14:textId="648256E3" w:rsidR="001B1CE7" w:rsidRDefault="001B1CE7" w:rsidP="003D74B0">
      <w:pPr>
        <w:pStyle w:val="ReportText"/>
      </w:pPr>
      <w:r>
        <w:t xml:space="preserve">Brown, G. (2015) </w:t>
      </w:r>
      <w:r>
        <w:rPr>
          <w:u w:val="single"/>
        </w:rPr>
        <w:t>Laspy 1.3.2</w:t>
      </w:r>
      <w:r>
        <w:t xml:space="preserve">, obtained from </w:t>
      </w:r>
      <w:r w:rsidRPr="001B1CE7">
        <w:t>https://pypi.python.org/pypi/laspy</w:t>
      </w:r>
    </w:p>
    <w:p w14:paraId="66DCA4FC" w14:textId="77777777" w:rsidR="006121BF" w:rsidRDefault="006121BF" w:rsidP="00320812">
      <w:pPr>
        <w:pStyle w:val="NoSpacing"/>
        <w:rPr>
          <w:rFonts w:ascii="Source Sans Pro Light" w:hAnsi="Source Sans Pro Light"/>
        </w:rPr>
      </w:pPr>
    </w:p>
    <w:p w14:paraId="6A155551" w14:textId="46677A77" w:rsidR="008E1EEC" w:rsidRDefault="006121BF" w:rsidP="00320812">
      <w:pPr>
        <w:pStyle w:val="NoSpacing"/>
        <w:rPr>
          <w:rFonts w:ascii="Source Sans Pro Light" w:hAnsi="Source Sans Pro Light"/>
          <w:sz w:val="24"/>
          <w:szCs w:val="24"/>
        </w:rPr>
      </w:pPr>
      <w:r w:rsidRPr="006121BF">
        <w:rPr>
          <w:rFonts w:ascii="Source Sans Pro Light" w:hAnsi="Source Sans Pro Light" w:cs="Arial"/>
          <w:sz w:val="24"/>
          <w:szCs w:val="24"/>
          <w:bdr w:val="none" w:sz="0" w:space="0" w:color="auto" w:frame="1"/>
        </w:rPr>
        <w:t>Isenburg,</w:t>
      </w:r>
      <w:r w:rsidR="001B1CE7">
        <w:rPr>
          <w:rFonts w:ascii="Source Sans Pro Light" w:hAnsi="Source Sans Pro Light" w:cs="Arial"/>
          <w:sz w:val="24"/>
          <w:szCs w:val="24"/>
          <w:bdr w:val="none" w:sz="0" w:space="0" w:color="auto" w:frame="1"/>
        </w:rPr>
        <w:t xml:space="preserve"> M. (2015)</w:t>
      </w:r>
      <w:r w:rsidR="00AE2130">
        <w:rPr>
          <w:rFonts w:ascii="Source Sans Pro Light" w:hAnsi="Source Sans Pro Light" w:cs="Arial"/>
          <w:sz w:val="24"/>
          <w:szCs w:val="24"/>
          <w:bdr w:val="none" w:sz="0" w:space="0" w:color="auto" w:frame="1"/>
        </w:rPr>
        <w:t xml:space="preserve"> </w:t>
      </w:r>
      <w:r w:rsidRPr="00AE2130">
        <w:rPr>
          <w:rFonts w:ascii="Source Sans Pro Light" w:hAnsi="Source Sans Pro Light" w:cs="Arial"/>
          <w:sz w:val="24"/>
          <w:szCs w:val="24"/>
          <w:u w:val="single"/>
          <w:bdr w:val="none" w:sz="0" w:space="0" w:color="auto" w:frame="1"/>
        </w:rPr>
        <w:t>LAStools - efficient LiDAR processing software</w:t>
      </w:r>
      <w:r w:rsidR="00AE2130">
        <w:rPr>
          <w:rFonts w:ascii="Source Sans Pro Light" w:hAnsi="Source Sans Pro Light" w:cs="Arial"/>
          <w:sz w:val="24"/>
          <w:szCs w:val="24"/>
          <w:bdr w:val="none" w:sz="0" w:space="0" w:color="auto" w:frame="1"/>
        </w:rPr>
        <w:t>,</w:t>
      </w:r>
      <w:r w:rsidRPr="006121BF">
        <w:rPr>
          <w:rFonts w:ascii="Source Sans Pro Light" w:hAnsi="Source Sans Pro Light" w:cs="Arial"/>
          <w:sz w:val="24"/>
          <w:szCs w:val="24"/>
          <w:bdr w:val="none" w:sz="0" w:space="0" w:color="auto" w:frame="1"/>
        </w:rPr>
        <w:t xml:space="preserve"> (version 141017, unlicensed), obtained from </w:t>
      </w:r>
      <w:hyperlink r:id="rId4" w:tgtFrame="_blank" w:history="1">
        <w:r w:rsidRPr="00AE2130">
          <w:rPr>
            <w:rStyle w:val="Hyperlink"/>
            <w:rFonts w:ascii="Source Sans Pro Light" w:hAnsi="Source Sans Pro Light"/>
            <w:color w:val="auto"/>
            <w:sz w:val="24"/>
            <w:szCs w:val="24"/>
            <w:u w:val="none"/>
            <w:bdr w:val="none" w:sz="0" w:space="0" w:color="auto" w:frame="1"/>
          </w:rPr>
          <w:t>http://rapidlasso.com/LAStools</w:t>
        </w:r>
      </w:hyperlink>
    </w:p>
    <w:p w14:paraId="1F843981" w14:textId="77777777" w:rsidR="008E1EEC" w:rsidRDefault="008E1EEC" w:rsidP="00320812">
      <w:pPr>
        <w:pStyle w:val="NoSpacing"/>
        <w:rPr>
          <w:rFonts w:ascii="Source Sans Pro Light" w:hAnsi="Source Sans Pro Light"/>
          <w:sz w:val="24"/>
          <w:szCs w:val="24"/>
        </w:rPr>
      </w:pPr>
    </w:p>
    <w:p w14:paraId="11C7437E" w14:textId="48C00C88" w:rsidR="00722C87" w:rsidRPr="003D74B0" w:rsidRDefault="008E1EEC" w:rsidP="003D74B0">
      <w:pPr>
        <w:pStyle w:val="EndNoteBibliography"/>
      </w:pPr>
      <w:r>
        <w:rPr>
          <w:szCs w:val="24"/>
        </w:rPr>
        <w:fldChar w:fldCharType="begin"/>
      </w:r>
      <w:r>
        <w:rPr>
          <w:szCs w:val="24"/>
        </w:rPr>
        <w:instrText xml:space="preserve"> ADDIN EN.REFLIST </w:instrText>
      </w:r>
      <w:r>
        <w:rPr>
          <w:szCs w:val="24"/>
        </w:rPr>
        <w:fldChar w:fldCharType="separate"/>
      </w:r>
      <w:r w:rsidR="003D74B0" w:rsidRPr="003D74B0">
        <w:t xml:space="preserve">Lawhead, J. (2013). </w:t>
      </w:r>
      <w:r w:rsidR="003D74B0" w:rsidRPr="003D74B0">
        <w:rPr>
          <w:u w:val="single"/>
        </w:rPr>
        <w:t>Learning Geospatial Analysis with Python</w:t>
      </w:r>
      <w:r w:rsidR="003D74B0" w:rsidRPr="003D74B0">
        <w:t>, Packt Publishing Ltd.</w:t>
      </w:r>
    </w:p>
    <w:p w14:paraId="26E0C708" w14:textId="548E3000" w:rsidR="006121BF" w:rsidRPr="006121BF" w:rsidRDefault="008E1EEC" w:rsidP="00320812">
      <w:pPr>
        <w:pStyle w:val="NoSpacing"/>
        <w:rPr>
          <w:rFonts w:ascii="Source Sans Pro Light" w:hAnsi="Source Sans Pro Light"/>
          <w:sz w:val="24"/>
          <w:szCs w:val="24"/>
        </w:rPr>
      </w:pPr>
      <w:r>
        <w:rPr>
          <w:rFonts w:ascii="Source Sans Pro Light" w:hAnsi="Source Sans Pro Light"/>
          <w:sz w:val="24"/>
          <w:szCs w:val="24"/>
        </w:rPr>
        <w:fldChar w:fldCharType="end"/>
      </w:r>
    </w:p>
    <w:sectPr w:rsidR="006121BF" w:rsidRPr="006121B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ource Sans Pro Light">
    <w:panose1 w:val="00000000000000000000"/>
    <w:charset w:val="00"/>
    <w:family w:val="swiss"/>
    <w:notTrueType/>
    <w:pitch w:val="variable"/>
    <w:sig w:usb0="20000007" w:usb1="00000001" w:usb2="00000000" w:usb3="00000000" w:csb0="00000193" w:csb1="00000000"/>
  </w:font>
  <w:font w:name="Source Code Pro Semibold">
    <w:altName w:val="Consolas"/>
    <w:charset w:val="00"/>
    <w:family w:val="modern"/>
    <w:pitch w:val="fixed"/>
    <w:sig w:usb0="20000007" w:usb1="00000001" w:usb2="00000000" w:usb3="00000000" w:csb0="00000193" w:csb1="00000000"/>
  </w:font>
  <w:font w:name="Source Sans Pro Semibold">
    <w:panose1 w:val="00000000000000000000"/>
    <w:charset w:val="00"/>
    <w:family w:val="swiss"/>
    <w:notTrueType/>
    <w:pitch w:val="variable"/>
    <w:sig w:usb0="20000007" w:usb1="00000001" w:usb2="00000000" w:usb3="00000000" w:csb0="00000193"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Source Sans Pro Ligh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9x95rvq0fezlew22qp2r9sa995repsevwt&quot;&gt;My EndNote Library&lt;record-ids&gt;&lt;item&gt;1&lt;/item&gt;&lt;/record-ids&gt;&lt;/item&gt;&lt;/Libraries&gt;"/>
  </w:docVars>
  <w:rsids>
    <w:rsidRoot w:val="00015CC1"/>
    <w:rsid w:val="00015CC1"/>
    <w:rsid w:val="0003458A"/>
    <w:rsid w:val="000464D6"/>
    <w:rsid w:val="00053DE8"/>
    <w:rsid w:val="000D5A23"/>
    <w:rsid w:val="001A1790"/>
    <w:rsid w:val="001B1CE7"/>
    <w:rsid w:val="00272128"/>
    <w:rsid w:val="002B1BD6"/>
    <w:rsid w:val="002E6565"/>
    <w:rsid w:val="003161E7"/>
    <w:rsid w:val="00320812"/>
    <w:rsid w:val="00343D96"/>
    <w:rsid w:val="003655F6"/>
    <w:rsid w:val="003D74B0"/>
    <w:rsid w:val="003E2C9F"/>
    <w:rsid w:val="003F6967"/>
    <w:rsid w:val="003F7803"/>
    <w:rsid w:val="004648DA"/>
    <w:rsid w:val="0046709B"/>
    <w:rsid w:val="004838B5"/>
    <w:rsid w:val="004A1617"/>
    <w:rsid w:val="004C691C"/>
    <w:rsid w:val="005107C7"/>
    <w:rsid w:val="00545C75"/>
    <w:rsid w:val="005A6C89"/>
    <w:rsid w:val="005B064F"/>
    <w:rsid w:val="005B5134"/>
    <w:rsid w:val="00602268"/>
    <w:rsid w:val="006077B0"/>
    <w:rsid w:val="006121BF"/>
    <w:rsid w:val="00620B72"/>
    <w:rsid w:val="00666AAC"/>
    <w:rsid w:val="00722C87"/>
    <w:rsid w:val="007247EB"/>
    <w:rsid w:val="00756C37"/>
    <w:rsid w:val="007725F4"/>
    <w:rsid w:val="007A3B72"/>
    <w:rsid w:val="0083746F"/>
    <w:rsid w:val="0088305B"/>
    <w:rsid w:val="008E1EEC"/>
    <w:rsid w:val="008F3238"/>
    <w:rsid w:val="00935621"/>
    <w:rsid w:val="00962E7F"/>
    <w:rsid w:val="00970260"/>
    <w:rsid w:val="009A63B4"/>
    <w:rsid w:val="00A56748"/>
    <w:rsid w:val="00AA05FF"/>
    <w:rsid w:val="00AE2130"/>
    <w:rsid w:val="00AE4E11"/>
    <w:rsid w:val="00B006B3"/>
    <w:rsid w:val="00B309B4"/>
    <w:rsid w:val="00B558C3"/>
    <w:rsid w:val="00B61F78"/>
    <w:rsid w:val="00B719E7"/>
    <w:rsid w:val="00C744C9"/>
    <w:rsid w:val="00D4785F"/>
    <w:rsid w:val="00DB2393"/>
    <w:rsid w:val="00DF103E"/>
    <w:rsid w:val="00E11C7C"/>
    <w:rsid w:val="00EF1773"/>
    <w:rsid w:val="00F42431"/>
    <w:rsid w:val="00F612DC"/>
    <w:rsid w:val="00FA7C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1C9F5"/>
  <w15:chartTrackingRefBased/>
  <w15:docId w15:val="{DD7BCFC7-9EF9-46A3-B84E-68D6B80E8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15CC1"/>
    <w:pPr>
      <w:spacing w:after="0" w:line="240" w:lineRule="auto"/>
    </w:pPr>
  </w:style>
  <w:style w:type="paragraph" w:customStyle="1" w:styleId="ReportText">
    <w:name w:val="Report Text"/>
    <w:basedOn w:val="NoSpacing"/>
    <w:link w:val="ReportTextChar"/>
    <w:qFormat/>
    <w:rsid w:val="007A3B72"/>
    <w:rPr>
      <w:rFonts w:ascii="Source Sans Pro Light" w:hAnsi="Source Sans Pro Light"/>
      <w:sz w:val="24"/>
      <w:szCs w:val="24"/>
    </w:rPr>
  </w:style>
  <w:style w:type="paragraph" w:customStyle="1" w:styleId="ReportCode">
    <w:name w:val="Report Code"/>
    <w:basedOn w:val="NoSpacing"/>
    <w:link w:val="ReportCodeChar"/>
    <w:qFormat/>
    <w:rsid w:val="007A3B72"/>
    <w:rPr>
      <w:rFonts w:ascii="Source Code Pro Semibold" w:hAnsi="Source Code Pro Semibold"/>
      <w:sz w:val="24"/>
      <w:szCs w:val="24"/>
    </w:rPr>
  </w:style>
  <w:style w:type="character" w:customStyle="1" w:styleId="NoSpacingChar">
    <w:name w:val="No Spacing Char"/>
    <w:basedOn w:val="DefaultParagraphFont"/>
    <w:link w:val="NoSpacing"/>
    <w:uiPriority w:val="1"/>
    <w:rsid w:val="007A3B72"/>
  </w:style>
  <w:style w:type="character" w:customStyle="1" w:styleId="ReportTextChar">
    <w:name w:val="Report Text Char"/>
    <w:basedOn w:val="NoSpacingChar"/>
    <w:link w:val="ReportText"/>
    <w:rsid w:val="007A3B72"/>
    <w:rPr>
      <w:rFonts w:ascii="Source Sans Pro Light" w:hAnsi="Source Sans Pro Light"/>
      <w:sz w:val="24"/>
      <w:szCs w:val="24"/>
    </w:rPr>
  </w:style>
  <w:style w:type="character" w:customStyle="1" w:styleId="ReportCodeChar">
    <w:name w:val="Report Code Char"/>
    <w:basedOn w:val="NoSpacingChar"/>
    <w:link w:val="ReportCode"/>
    <w:rsid w:val="007A3B72"/>
    <w:rPr>
      <w:rFonts w:ascii="Source Code Pro Semibold" w:hAnsi="Source Code Pro Semibold"/>
      <w:sz w:val="24"/>
      <w:szCs w:val="24"/>
    </w:rPr>
  </w:style>
  <w:style w:type="character" w:styleId="Hyperlink">
    <w:name w:val="Hyperlink"/>
    <w:basedOn w:val="DefaultParagraphFont"/>
    <w:uiPriority w:val="99"/>
    <w:semiHidden/>
    <w:unhideWhenUsed/>
    <w:rsid w:val="006121BF"/>
    <w:rPr>
      <w:color w:val="0000FF"/>
      <w:u w:val="single"/>
    </w:rPr>
  </w:style>
  <w:style w:type="paragraph" w:styleId="Subtitle">
    <w:name w:val="Subtitle"/>
    <w:basedOn w:val="Normal"/>
    <w:next w:val="Normal"/>
    <w:link w:val="SubtitleChar"/>
    <w:uiPriority w:val="11"/>
    <w:qFormat/>
    <w:rsid w:val="006121B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121BF"/>
    <w:rPr>
      <w:rFonts w:eastAsiaTheme="minorEastAsia"/>
      <w:color w:val="5A5A5A" w:themeColor="text1" w:themeTint="A5"/>
      <w:spacing w:val="15"/>
    </w:rPr>
  </w:style>
  <w:style w:type="character" w:styleId="Strong">
    <w:name w:val="Strong"/>
    <w:basedOn w:val="DefaultParagraphFont"/>
    <w:uiPriority w:val="22"/>
    <w:qFormat/>
    <w:rsid w:val="006121BF"/>
    <w:rPr>
      <w:b/>
      <w:bCs/>
    </w:rPr>
  </w:style>
  <w:style w:type="paragraph" w:customStyle="1" w:styleId="EndNoteBibliographyTitle">
    <w:name w:val="EndNote Bibliography Title"/>
    <w:basedOn w:val="Normal"/>
    <w:link w:val="EndNoteBibliographyTitleChar"/>
    <w:rsid w:val="008E1EEC"/>
    <w:pPr>
      <w:spacing w:after="0"/>
      <w:jc w:val="center"/>
    </w:pPr>
    <w:rPr>
      <w:rFonts w:ascii="Source Sans Pro Light" w:hAnsi="Source Sans Pro Light"/>
      <w:noProof/>
      <w:sz w:val="24"/>
    </w:rPr>
  </w:style>
  <w:style w:type="character" w:customStyle="1" w:styleId="EndNoteBibliographyTitleChar">
    <w:name w:val="EndNote Bibliography Title Char"/>
    <w:basedOn w:val="ReportTextChar"/>
    <w:link w:val="EndNoteBibliographyTitle"/>
    <w:rsid w:val="008E1EEC"/>
    <w:rPr>
      <w:rFonts w:ascii="Source Sans Pro Light" w:hAnsi="Source Sans Pro Light"/>
      <w:noProof/>
      <w:sz w:val="24"/>
      <w:szCs w:val="24"/>
    </w:rPr>
  </w:style>
  <w:style w:type="paragraph" w:customStyle="1" w:styleId="EndNoteBibliography">
    <w:name w:val="EndNote Bibliography"/>
    <w:basedOn w:val="Normal"/>
    <w:link w:val="EndNoteBibliographyChar"/>
    <w:rsid w:val="008E1EEC"/>
    <w:pPr>
      <w:spacing w:line="240" w:lineRule="auto"/>
    </w:pPr>
    <w:rPr>
      <w:rFonts w:ascii="Source Sans Pro Light" w:hAnsi="Source Sans Pro Light"/>
      <w:noProof/>
      <w:sz w:val="24"/>
    </w:rPr>
  </w:style>
  <w:style w:type="character" w:customStyle="1" w:styleId="EndNoteBibliographyChar">
    <w:name w:val="EndNote Bibliography Char"/>
    <w:basedOn w:val="ReportTextChar"/>
    <w:link w:val="EndNoteBibliography"/>
    <w:rsid w:val="008E1EEC"/>
    <w:rPr>
      <w:rFonts w:ascii="Source Sans Pro Light" w:hAnsi="Source Sans Pro Light"/>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rapidlasso.com/LAStoo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5</TotalTime>
  <Pages>6</Pages>
  <Words>1566</Words>
  <Characters>8927</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Indiana Geological Survey</Company>
  <LinksUpToDate>false</LinksUpToDate>
  <CharactersWithSpaces>104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sell, Kevin Patrick</dc:creator>
  <cp:keywords/>
  <dc:description/>
  <cp:lastModifiedBy>Kevin Russell</cp:lastModifiedBy>
  <cp:revision>30</cp:revision>
  <dcterms:created xsi:type="dcterms:W3CDTF">2015-12-02T21:27:00Z</dcterms:created>
  <dcterms:modified xsi:type="dcterms:W3CDTF">2015-12-10T13:59:00Z</dcterms:modified>
</cp:coreProperties>
</file>